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7FEF03C4" w14:textId="5AA3D639"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 xml:space="preserve">Shifts in climate include a predicted increase in </w:t>
      </w:r>
      <w:r w:rsidRPr="003622D7">
        <w:rPr>
          <w:rFonts w:cs="Times New Roman"/>
        </w:rPr>
        <w:t xml:space="preserve">sea surface temperatures more than </w:t>
      </w:r>
      <w:r>
        <w:rPr>
          <w:rFonts w:cs="Times New Roman"/>
        </w:rPr>
        <w:t xml:space="preserve">in </w:t>
      </w:r>
      <w:r w:rsidRPr="003622D7">
        <w:rPr>
          <w:rFonts w:cs="Times New Roman"/>
        </w:rPr>
        <w:t>temperate latitud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Pr>
          <w:rFonts w:cs="Times New Roman"/>
        </w:rPr>
        <w:t>,</w:t>
      </w:r>
      <w:r w:rsidRPr="003622D7">
        <w:rPr>
          <w:rFonts w:cs="Times New Roman"/>
        </w:rPr>
        <w:t xml:space="preserve">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Pr>
          <w:rFonts w:cs="Times New Roman"/>
        </w:rPr>
        <w:t>Effects of climate change</w:t>
      </w:r>
      <w:r w:rsidRPr="003622D7">
        <w:rPr>
          <w:rFonts w:cs="Times New Roman"/>
        </w:rPr>
        <w:t xml:space="preserve"> are much broader than just temperature</w:t>
      </w:r>
      <w:r>
        <w:rPr>
          <w:rFonts w:cs="Times New Roman"/>
        </w:rPr>
        <w:t>;</w:t>
      </w:r>
      <w:r w:rsidRPr="003622D7">
        <w:rPr>
          <w:rFonts w:cs="Times New Roman"/>
        </w:rPr>
        <w:t xml:space="preserve"> precipitation is expected to increase 30–50% </w:t>
      </w:r>
      <w:r>
        <w:rPr>
          <w:rFonts w:cs="Times New Roman"/>
        </w:rPr>
        <w:t xml:space="preserve">and </w:t>
      </w:r>
      <w:r w:rsidRPr="003622D7">
        <w:rPr>
          <w:rFonts w:cs="Times New Roman"/>
        </w:rPr>
        <w:t>observed mean annual sea-ice spatial extent has decreas</w:t>
      </w:r>
      <w:r w:rsidR="00CA3C02">
        <w:rPr>
          <w:rFonts w:cs="Times New Roman"/>
        </w:rPr>
        <w:t>ed</w:t>
      </w:r>
      <w:r w:rsidRPr="003622D7">
        <w:rPr>
          <w:rFonts w:cs="Times New Roman"/>
        </w:rPr>
        <w:t xml:space="preserve"> 3.5–4.1% per decade</w:t>
      </w:r>
      <w:r>
        <w:rPr>
          <w:rFonts w:cs="Times New Roman"/>
        </w:rPr>
        <w:t xml:space="preserve"> since </w:t>
      </w:r>
      <w:r w:rsidR="004C1B5B">
        <w:rPr>
          <w:rFonts w:cs="Times New Roman"/>
        </w:rPr>
        <w:t>1979</w:t>
      </w:r>
      <w:r>
        <w:rPr>
          <w:rFonts w:cs="Times New Roman"/>
        </w:rPr>
        <w:t xml:space="preserve">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w:t>
      </w:r>
      <w:r>
        <w:rPr>
          <w:rFonts w:cs="Times New Roman"/>
        </w:rPr>
        <w:t xml:space="preserve"> </w:t>
      </w:r>
      <w:r w:rsidR="00CA3C02">
        <w:rPr>
          <w:rFonts w:cs="Times New Roman"/>
        </w:rPr>
        <w:t>T</w:t>
      </w:r>
      <w:r>
        <w:rPr>
          <w:rFonts w:cs="Times New Roman"/>
        </w:rPr>
        <w:t>he persistent presence of sea ice and its effect upon the local ecosystem is</w:t>
      </w:r>
      <w:r w:rsidRPr="00B57EF6">
        <w:rPr>
          <w:rFonts w:cs="Times New Roman"/>
        </w:rPr>
        <w:t xml:space="preserve"> </w:t>
      </w:r>
      <w:r>
        <w:rPr>
          <w:rFonts w:cs="Times New Roman"/>
        </w:rPr>
        <w:t xml:space="preserve">unique to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The </w:t>
      </w:r>
      <w:r w:rsidR="00CA3C02">
        <w:rPr>
          <w:rFonts w:cs="Times New Roman"/>
        </w:rPr>
        <w:t xml:space="preserve">reduction in </w:t>
      </w:r>
      <w:r>
        <w:rPr>
          <w:rFonts w:cs="Times New Roman"/>
        </w:rPr>
        <w:t xml:space="preserve">primary productivity </w:t>
      </w:r>
      <w:r w:rsidR="000D2732">
        <w:rPr>
          <w:rFonts w:cs="Times New Roman"/>
        </w:rPr>
        <w:t xml:space="preserve">and increase in temperatures </w:t>
      </w:r>
      <w:r>
        <w:rPr>
          <w:rFonts w:cs="Times New Roman"/>
        </w:rPr>
        <w:t xml:space="preserve">has direct implications on the ecological responses of  many </w:t>
      </w:r>
      <w:r w:rsidR="000D2732">
        <w:rPr>
          <w:rFonts w:cs="Times New Roman"/>
        </w:rPr>
        <w:t>cool-temperature reliant</w:t>
      </w:r>
      <w:r>
        <w:rPr>
          <w:rFonts w:cs="Times New Roman"/>
        </w:rPr>
        <w:t xml:space="preserve">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prey upon such species</w:t>
      </w:r>
      <w:r w:rsidR="00996FA5">
        <w:rPr>
          <w:rFonts w:cs="Times New Roman"/>
        </w:rPr>
        <w:t xml:space="preserve">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abundance</w:t>
      </w:r>
      <w:r>
        <w:rPr>
          <w:rFonts w:cs="Times New Roman"/>
        </w:rPr>
        <w:t>.</w:t>
      </w:r>
    </w:p>
    <w:p w14:paraId="676A31BD" w14:textId="26809AC1"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 xml:space="preserve">environmental conditions such as water temperature and salinity </w:t>
      </w:r>
      <w:r w:rsidR="00C7241C">
        <w:rPr>
          <w:rFonts w:cs="Times New Roman"/>
        </w:rPr>
        <w:t xml:space="preserve">and as such, 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causes surrounding water temperatures to affect their rate</w:t>
      </w:r>
      <w:r w:rsidR="000D2732">
        <w:rPr>
          <w:rFonts w:cs="Times New Roman"/>
        </w:rPr>
        <w:t>-</w:t>
      </w:r>
      <w:r>
        <w:rPr>
          <w:rFonts w:cs="Times New Roman"/>
        </w:rPr>
        <w:lastRenderedPageBreak/>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Conditions outside of the optimal thermal rang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greatly,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and abundance of </w:t>
      </w:r>
      <w:r w:rsidR="001A206B">
        <w:rPr>
          <w:rFonts w:cs="Times New Roman"/>
        </w:rPr>
        <w:t xml:space="preserve">individual </w:t>
      </w:r>
      <w:r>
        <w:rPr>
          <w:rFonts w:cs="Times New Roman"/>
        </w:rPr>
        <w:t xml:space="preserve">fish species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commentRangeStart w:id="1"/>
      <w:commentRangeStart w:id="2"/>
      <w:r>
        <w:rPr>
          <w:rFonts w:cs="Times New Roman"/>
        </w:rPr>
        <w:t>.</w:t>
      </w:r>
      <w:commentRangeStart w:id="3"/>
      <w:commentRangeEnd w:id="1"/>
      <w:r w:rsidR="00302BC5">
        <w:rPr>
          <w:rStyle w:val="CommentReference"/>
        </w:rPr>
        <w:commentReference w:id="1"/>
      </w:r>
      <w:commentRangeEnd w:id="2"/>
      <w:r w:rsidR="00202C2E">
        <w:rPr>
          <w:rStyle w:val="CommentReference"/>
        </w:rPr>
        <w:commentReference w:id="2"/>
      </w:r>
      <w:commentRangeEnd w:id="3"/>
      <w:r w:rsidR="00202C2E">
        <w:rPr>
          <w:rStyle w:val="CommentReference"/>
        </w:rPr>
        <w:commentReference w:id="3"/>
      </w:r>
    </w:p>
    <w:p w14:paraId="1433D4B4" w14:textId="690F1E16" w:rsidR="00756B1F" w:rsidRDefault="00ED2947" w:rsidP="00756B1F">
      <w:pPr>
        <w:spacing w:after="0"/>
        <w:ind w:firstLine="540"/>
        <w:rPr>
          <w:rFonts w:cs="Times New Roman"/>
        </w:rPr>
      </w:pPr>
      <w:r>
        <w:rPr>
          <w:rFonts w:cs="Times New Roman"/>
        </w:rPr>
        <w:t>Due to the dynamic nature of resources and conditions in the Arctic, some Arctic fishes adopt life</w:t>
      </w:r>
      <w:r w:rsidR="000D2732">
        <w:rPr>
          <w:rFonts w:cs="Times New Roman"/>
        </w:rPr>
        <w:t>-</w:t>
      </w:r>
      <w:r>
        <w:rPr>
          <w:rFonts w:cs="Times New Roman"/>
        </w:rPr>
        <w:t xml:space="preserve">history strategies to increase chances of encountering habitats with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w:t>
      </w:r>
      <w:r w:rsidRPr="003622D7">
        <w:rPr>
          <w:rFonts w:cs="Times New Roman"/>
        </w:rPr>
        <w:t xml:space="preserve">Arctic whitefish species </w:t>
      </w:r>
      <w:r w:rsidR="000D2732">
        <w:rPr>
          <w:rFonts w:cs="Times New Roman"/>
        </w:rPr>
        <w:t>such as</w:t>
      </w:r>
      <w:r>
        <w:rPr>
          <w:rFonts w:cs="Times New Roman"/>
        </w:rPr>
        <w:t xml:space="preserve"> </w:t>
      </w:r>
      <w:r w:rsidRPr="003622D7">
        <w:rPr>
          <w:rFonts w:cs="Times New Roman"/>
        </w:rPr>
        <w:t xml:space="preserve">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Broad Whitefish </w:t>
      </w:r>
      <w:r w:rsidRPr="007C2BDC">
        <w:rPr>
          <w:rFonts w:cs="Times New Roman"/>
          <w:i/>
        </w:rPr>
        <w:t>C</w:t>
      </w:r>
      <w:r w:rsidR="000D2732">
        <w:rPr>
          <w:rFonts w:cs="Times New Roman"/>
          <w:i/>
        </w:rPr>
        <w:t>.</w:t>
      </w:r>
      <w:r w:rsidRPr="007C2BDC">
        <w:rPr>
          <w:rFonts w:cs="Times New Roman"/>
          <w:i/>
        </w:rPr>
        <w:t xml:space="preserve"> nasus</w:t>
      </w:r>
      <w:r w:rsidRPr="003622D7">
        <w:rPr>
          <w:rFonts w:cs="Times New Roman"/>
        </w:rPr>
        <w:t xml:space="preserve">, Least Cisco </w:t>
      </w:r>
      <w:r w:rsidRPr="007C2BDC">
        <w:rPr>
          <w:rFonts w:cs="Times New Roman"/>
          <w:i/>
        </w:rPr>
        <w:t>C</w:t>
      </w:r>
      <w:r w:rsidR="000D2732">
        <w:rPr>
          <w:rFonts w:cs="Times New Roman"/>
          <w:i/>
        </w:rPr>
        <w:t>.</w:t>
      </w:r>
      <w:r w:rsidRPr="007C2BDC">
        <w:rPr>
          <w:rFonts w:cs="Times New Roman"/>
          <w:i/>
        </w:rPr>
        <w:t xml:space="preserve"> sardinella</w:t>
      </w:r>
      <w:r>
        <w:rPr>
          <w:rFonts w:cs="Times New Roman"/>
        </w:rPr>
        <w:t>, and Humpback Whitefish</w:t>
      </w:r>
      <w:r w:rsidRPr="007C2BDC">
        <w:rPr>
          <w:rFonts w:cs="Times New Roman"/>
        </w:rPr>
        <w:t xml:space="preserve"> </w:t>
      </w:r>
      <w:r w:rsidRPr="007C2BDC">
        <w:rPr>
          <w:rFonts w:cs="Times New Roman"/>
          <w:i/>
        </w:rPr>
        <w:t>C</w:t>
      </w:r>
      <w:r w:rsidR="000D2732">
        <w:rPr>
          <w:rFonts w:cs="Times New Roman"/>
          <w:i/>
        </w:rPr>
        <w:t>.</w:t>
      </w:r>
      <w:r w:rsidRPr="007C2BDC">
        <w:rPr>
          <w:rFonts w:cs="Times New Roman"/>
          <w:i/>
        </w:rPr>
        <w:t xml:space="preserve"> </w:t>
      </w:r>
      <w:proofErr w:type="spellStart"/>
      <w:r w:rsidRPr="007C2BDC">
        <w:rPr>
          <w:rFonts w:cs="Times New Roman"/>
          <w:i/>
        </w:rPr>
        <w:t>pidschian</w:t>
      </w:r>
      <w:proofErr w:type="spellEnd"/>
      <w:r w:rsidRPr="003622D7">
        <w:rPr>
          <w:rFonts w:cs="Times New Roman"/>
        </w:rPr>
        <w:t xml:space="preserve"> are amphidromous</w:t>
      </w:r>
      <w:r>
        <w:rPr>
          <w:rFonts w:cs="Times New Roman"/>
        </w:rPr>
        <w:t xml:space="preserve">, </w:t>
      </w:r>
      <w:r w:rsidRPr="003622D7">
        <w:rPr>
          <w:rFonts w:cs="Times New Roman"/>
        </w:rPr>
        <w:t>tolerant of moderate levels of salinity</w:t>
      </w:r>
      <w:r>
        <w:rPr>
          <w:rFonts w:cs="Times New Roman"/>
        </w:rPr>
        <w:t xml:space="preserve">, and capable of far-ranging migrations </w:t>
      </w:r>
      <w:r>
        <w:rPr>
          <w:rFonts w:cs="Times New Roman"/>
        </w:rPr>
        <w:fldChar w:fldCharType="begin" w:fldLock="1"/>
      </w:r>
      <w:r w:rsidR="00A63EF4">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in Alaskan waters are </w:t>
      </w:r>
      <w:r w:rsidR="000D2732">
        <w:rPr>
          <w:rFonts w:cs="Times New Roman"/>
        </w:rPr>
        <w:t>hatched</w:t>
      </w:r>
      <w:r>
        <w:rPr>
          <w:rFonts w:cs="Times New Roman"/>
        </w:rPr>
        <w:t xml:space="preserve"> in the Mackenzie River, Northwest Territories, Canada, and transported &gt;500 km east as juveniles via easterly winds pushing surface currents </w:t>
      </w:r>
      <w:r>
        <w:rPr>
          <w:rFonts w:cs="Times New Roman"/>
        </w:rPr>
        <w:fldChar w:fldCharType="begin" w:fldLock="1"/>
      </w:r>
      <w:r>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hile Broad Whitefish, Least Cisco, and Humpback Whitefish spawning populations occur in rivers across northern Alaska </w:t>
      </w:r>
      <w:r>
        <w:rPr>
          <w:rFonts w:cs="Times New Roman"/>
        </w:rPr>
        <w:fldChar w:fldCharType="begin" w:fldLock="1"/>
      </w:r>
      <w:r w:rsidR="00957524">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Pr>
          <w:rFonts w:cs="Times New Roman"/>
        </w:rPr>
        <w:fldChar w:fldCharType="separate"/>
      </w:r>
      <w:r w:rsidRPr="00BC2843">
        <w:rPr>
          <w:rFonts w:cs="Times New Roman"/>
          <w:noProof/>
        </w:rPr>
        <w:t>(Craig 1984, 1989; Fechhelm et al. 1994)</w:t>
      </w:r>
      <w:r>
        <w:rPr>
          <w:rFonts w:cs="Times New Roman"/>
        </w:rPr>
        <w:fldChar w:fldCharType="end"/>
      </w:r>
      <w:r>
        <w:rPr>
          <w:rFonts w:cs="Times New Roman"/>
        </w:rPr>
        <w:t xml:space="preserve">. </w:t>
      </w:r>
      <w:r w:rsidR="001A206B">
        <w:rPr>
          <w:rFonts w:cs="Times New Roman"/>
        </w:rPr>
        <w:t>J</w:t>
      </w:r>
      <w:r>
        <w:rPr>
          <w:rFonts w:cs="Times New Roman"/>
        </w:rPr>
        <w:t xml:space="preserve">uvenile whitefishes spend summer months feeding in the estuaries and deltas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957524">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 xml:space="preserve">(Craig et al. 1985; Fechhelm et al. </w:t>
      </w:r>
      <w:r w:rsidRPr="00502B1B">
        <w:rPr>
          <w:rFonts w:cs="Times New Roman"/>
          <w:noProof/>
        </w:rPr>
        <w:lastRenderedPageBreak/>
        <w:t>1999; Seigle and Gottschalk 2013)</w:t>
      </w:r>
      <w:r>
        <w:rPr>
          <w:rFonts w:cs="Times New Roman"/>
        </w:rPr>
        <w:fldChar w:fldCharType="end"/>
      </w:r>
      <w:r>
        <w:rPr>
          <w:rFonts w:cs="Times New Roman"/>
        </w:rPr>
        <w:t xml:space="preserve">. </w:t>
      </w:r>
      <w:r w:rsidR="001A206B">
        <w:rPr>
          <w:rFonts w:cs="Times New Roman"/>
        </w:rPr>
        <w:t xml:space="preserve">Arctic </w:t>
      </w:r>
      <w:proofErr w:type="spellStart"/>
      <w:r w:rsidR="001A206B">
        <w:rPr>
          <w:rFonts w:cs="Times New Roman"/>
        </w:rPr>
        <w:t>g</w:t>
      </w:r>
      <w:r w:rsidRPr="00ED2947">
        <w:rPr>
          <w:rFonts w:cs="Times New Roman"/>
        </w:rPr>
        <w:t>adids</w:t>
      </w:r>
      <w:proofErr w:type="spellEnd"/>
      <w:r w:rsidRPr="00ED2947">
        <w:rPr>
          <w:rFonts w:cs="Times New Roman"/>
        </w:rPr>
        <w:t>, predominantly Arctic Cod, are also ecologically important and support the Arctic marine ecosystem with their prevalence and high energetic content</w:t>
      </w:r>
      <w:r>
        <w:rPr>
          <w:rFonts w:cs="Times New Roman"/>
        </w:rPr>
        <w:t xml:space="preserve"> </w:t>
      </w:r>
      <w:r>
        <w:rPr>
          <w:rFonts w:cs="Times New Roman"/>
        </w:rPr>
        <w:fldChar w:fldCharType="begin" w:fldLock="1"/>
      </w:r>
      <w:r w:rsidR="00957524">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Pr>
          <w:rFonts w:cs="Times New Roman"/>
        </w:rPr>
        <w:fldChar w:fldCharType="separate"/>
      </w:r>
      <w:r w:rsidRPr="00ED2947">
        <w:rPr>
          <w:rFonts w:cs="Times New Roman"/>
          <w:noProof/>
        </w:rPr>
        <w:t>(Elliott and Gaston 2008; Harter et al. 2013; Thorsteinson and Love 2016)</w:t>
      </w:r>
      <w:r>
        <w:rPr>
          <w:rFonts w:cs="Times New Roman"/>
        </w:rPr>
        <w:fldChar w:fldCharType="end"/>
      </w:r>
      <w:r w:rsidRPr="00ED2947">
        <w:rPr>
          <w:rFonts w:cs="Times New Roman"/>
        </w:rPr>
        <w:t xml:space="preserve">. Arctic Cod play a key linkage between abundant zooplankton such as calanoid copepods and amphipods and higher trophic organisms such as Black Guillemot </w:t>
      </w:r>
      <w:proofErr w:type="spellStart"/>
      <w:r w:rsidRPr="00ED2947">
        <w:rPr>
          <w:rFonts w:cs="Times New Roman"/>
          <w:i/>
        </w:rPr>
        <w:t>Cepphus</w:t>
      </w:r>
      <w:proofErr w:type="spellEnd"/>
      <w:r w:rsidRPr="00ED2947">
        <w:rPr>
          <w:rFonts w:cs="Times New Roman"/>
          <w:i/>
        </w:rPr>
        <w:t xml:space="preserve"> grille</w:t>
      </w:r>
      <w:r w:rsidRPr="00ED2947">
        <w:rPr>
          <w:rFonts w:cs="Times New Roman"/>
        </w:rPr>
        <w:t xml:space="preserve">, ringed seals </w:t>
      </w:r>
      <w:proofErr w:type="spellStart"/>
      <w:r w:rsidRPr="00ED2947">
        <w:rPr>
          <w:rFonts w:cs="Times New Roman"/>
          <w:i/>
        </w:rPr>
        <w:t>Pusa</w:t>
      </w:r>
      <w:proofErr w:type="spellEnd"/>
      <w:r w:rsidRPr="00ED2947">
        <w:rPr>
          <w:rFonts w:cs="Times New Roman"/>
          <w:i/>
        </w:rPr>
        <w:t xml:space="preserve"> </w:t>
      </w:r>
      <w:proofErr w:type="spellStart"/>
      <w:r w:rsidRPr="00ED2947">
        <w:rPr>
          <w:rFonts w:cs="Times New Roman"/>
          <w:i/>
        </w:rPr>
        <w:t>hispida</w:t>
      </w:r>
      <w:proofErr w:type="spellEnd"/>
      <w:r w:rsidRPr="00ED2947">
        <w:rPr>
          <w:rFonts w:cs="Times New Roman"/>
        </w:rPr>
        <w:t xml:space="preserve">, and beluga whales </w:t>
      </w:r>
      <w:r w:rsidRPr="00ED2947">
        <w:rPr>
          <w:rFonts w:cs="Times New Roman"/>
          <w:i/>
        </w:rPr>
        <w:t>Delphinapterus leucas</w:t>
      </w:r>
      <w:r w:rsidRPr="00ED2947">
        <w:rPr>
          <w:rFonts w:cs="Times New Roman"/>
        </w:rPr>
        <w:t xml:space="preserve"> </w:t>
      </w:r>
      <w:r>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Pr>
          <w:rFonts w:cs="Times New Roman"/>
        </w:rPr>
        <w:fldChar w:fldCharType="separate"/>
      </w:r>
      <w:r w:rsidRPr="00ED2947">
        <w:rPr>
          <w:rFonts w:cs="Times New Roman"/>
          <w:noProof/>
        </w:rPr>
        <w:t>(Bradstreet and Cross 1982; Harter et al. 2013)</w:t>
      </w:r>
      <w:r>
        <w:rPr>
          <w:rFonts w:cs="Times New Roman"/>
        </w:rPr>
        <w:fldChar w:fldCharType="end"/>
      </w:r>
      <w:r w:rsidRPr="00ED2947">
        <w:rPr>
          <w:rFonts w:cs="Times New Roman"/>
        </w:rPr>
        <w:t xml:space="preserve">. </w:t>
      </w:r>
      <w:r>
        <w:rPr>
          <w:rFonts w:cs="Times New Roman"/>
        </w:rPr>
        <w:t xml:space="preserve">Arctic Cod </w:t>
      </w:r>
      <w:r w:rsidR="00616E82">
        <w:rPr>
          <w:rFonts w:cs="Times New Roman"/>
        </w:rPr>
        <w:t xml:space="preserve">also </w:t>
      </w:r>
      <w:r>
        <w:rPr>
          <w:rFonts w:cs="Times New Roman"/>
        </w:rPr>
        <w:t>undertake migratory behavior</w:t>
      </w:r>
      <w:r w:rsidR="00850000">
        <w:rPr>
          <w:rFonts w:cs="Times New Roman"/>
        </w:rPr>
        <w:t xml:space="preserve"> </w:t>
      </w:r>
      <w:r w:rsidR="007D77C9">
        <w:rPr>
          <w:rFonts w:cs="Times New Roman"/>
        </w:rPr>
        <w:t>ostensibly</w:t>
      </w:r>
      <w:r>
        <w:rPr>
          <w:rFonts w:cs="Times New Roman"/>
        </w:rPr>
        <w:t xml:space="preserve"> to encounter habitats with favorable conditions</w:t>
      </w:r>
      <w:r w:rsidR="00996DD6">
        <w:rPr>
          <w:rFonts w:cs="Times New Roman"/>
        </w:rPr>
        <w:t xml:space="preserve"> during winter months</w:t>
      </w:r>
      <w:r w:rsidR="00850000">
        <w:rPr>
          <w:rFonts w:cs="Times New Roman"/>
        </w:rPr>
        <w:t xml:space="preserve"> </w:t>
      </w:r>
      <w:r w:rsidR="00850000">
        <w:rPr>
          <w:rFonts w:cs="Times New Roman"/>
        </w:rPr>
        <w:fldChar w:fldCharType="begin" w:fldLock="1"/>
      </w:r>
      <w:r w:rsidR="00616E82">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Pr>
          <w:rFonts w:cs="Times New Roman"/>
        </w:rPr>
        <w:t xml:space="preserve">. </w:t>
      </w:r>
      <w:r w:rsidR="00616E82">
        <w:rPr>
          <w:rFonts w:cs="Times New Roman"/>
        </w:rPr>
        <w:t xml:space="preserve">Pacific salmon have </w:t>
      </w:r>
      <w:r w:rsidR="00202C2E">
        <w:rPr>
          <w:rFonts w:cs="Times New Roman"/>
        </w:rPr>
        <w:t xml:space="preserve">also </w:t>
      </w:r>
      <w:r w:rsidR="00616E82">
        <w:rPr>
          <w:rFonts w:cs="Times New Roman"/>
        </w:rPr>
        <w:t xml:space="preserve">been documented as Arctic species, with a natal population in the Mackenzie River in Canada </w:t>
      </w:r>
      <w:r w:rsidR="00616E82">
        <w:rPr>
          <w:rFonts w:cs="Times New Roman"/>
        </w:rPr>
        <w:fldChar w:fldCharType="begin" w:fldLock="1"/>
      </w:r>
      <w:r w:rsidR="00A63EF4">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Atlantic","id":"ITEM-1","issue":"5","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Pr>
          <w:rFonts w:cs="Times New Roman"/>
        </w:rPr>
        <w:t xml:space="preserve"> species </w:t>
      </w:r>
      <w:r w:rsidR="001A206B">
        <w:rPr>
          <w:rFonts w:cs="Times New Roman"/>
        </w:rPr>
        <w:t>undergo movements to find suitable habitat and conditions 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Pr>
          <w:rFonts w:cs="Times New Roman"/>
        </w:rPr>
        <w:t>make up a substantial portion of the fish community structure/species composition in the</w:t>
      </w:r>
      <w:r w:rsidR="001A206B">
        <w:rPr>
          <w:rFonts w:cs="Times New Roman"/>
        </w:rPr>
        <w:t xml:space="preserve"> nearshore</w:t>
      </w:r>
      <w:r>
        <w:rPr>
          <w:rFonts w:cs="Times New Roman"/>
        </w:rPr>
        <w:t xml:space="preserve"> Alaskan Arctic. </w:t>
      </w:r>
    </w:p>
    <w:p w14:paraId="47AED269" w14:textId="737917C9"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a robust ecosystem</w:t>
      </w:r>
      <w:r>
        <w:rPr>
          <w:rFonts w:cs="Times New Roman"/>
        </w:rPr>
        <w:t>, the nearshore fishes of the Alaskan Arctic</w:t>
      </w:r>
      <w:r w:rsidR="001A206B">
        <w:rPr>
          <w:rFonts w:cs="Times New Roman"/>
        </w:rPr>
        <w:t xml:space="preserve"> </w:t>
      </w:r>
      <w:r w:rsidR="00811D70">
        <w:rPr>
          <w:rFonts w:cs="Times New Roman"/>
        </w:rPr>
        <w:t xml:space="preserve">also </w:t>
      </w:r>
      <w:r w:rsidR="001A206B">
        <w:rPr>
          <w:rFonts w:cs="Times New Roman"/>
        </w:rPr>
        <w:t xml:space="preserve">provide subsistence food for local indigenous communities </w:t>
      </w:r>
      <w:r w:rsidR="003153A1">
        <w:rPr>
          <w:rFonts w:cs="Times New Roman"/>
        </w:rPr>
        <w:fldChar w:fldCharType="begin" w:fldLock="1"/>
      </w:r>
      <w:r w:rsidR="00957524">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957524">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Thos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4EE72B28" w:rsidR="00811D70" w:rsidRDefault="001A206B" w:rsidP="007A6263">
      <w:pPr>
        <w:spacing w:after="0"/>
        <w:ind w:firstLine="540"/>
      </w:pPr>
      <w:r>
        <w:rPr>
          <w:rFonts w:cs="Times New Roman"/>
        </w:rPr>
        <w:t xml:space="preserve">Assessing long-term trends and spatial patterns of species composition is imperative for understanding how a fish community responds to changes in environmental variables, especially </w:t>
      </w:r>
      <w:r>
        <w:rPr>
          <w:rFonts w:cs="Times New Roman"/>
        </w:rPr>
        <w:lastRenderedPageBreak/>
        <w:t xml:space="preserve">in nearshore populations </w:t>
      </w:r>
      <w:r>
        <w:rPr>
          <w:rFonts w:cs="Times New Roman"/>
        </w:rPr>
        <w:fldChar w:fldCharType="begin" w:fldLock="1"/>
      </w:r>
      <w:r>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Pr>
          <w:rFonts w:cs="Times New Roman"/>
        </w:rPr>
        <w:fldChar w:fldCharType="separate"/>
      </w:r>
      <w:r w:rsidRPr="002A2F4A">
        <w:rPr>
          <w:rFonts w:cs="Times New Roman"/>
          <w:noProof/>
        </w:rPr>
        <w:t>(Neves et al. 2016)</w:t>
      </w:r>
      <w:r>
        <w:rPr>
          <w:rFonts w:cs="Times New Roman"/>
        </w:rPr>
        <w:fldChar w:fldCharType="end"/>
      </w:r>
      <w:r>
        <w:rPr>
          <w:rFonts w:cs="Times New Roman"/>
        </w:rPr>
        <w:t>. Furthe</w:t>
      </w:r>
      <w:r w:rsidR="000D2732">
        <w:rPr>
          <w:rFonts w:cs="Times New Roman"/>
        </w:rPr>
        <w:t>r</w:t>
      </w:r>
      <w:r>
        <w:rPr>
          <w:rFonts w:cs="Times New Roman"/>
        </w:rPr>
        <w:t xml:space="preserve">, examining species composition in a multivariate framework provides a more comprehensive understanding of changes occurring to all species at once, rather than to one or two species individually </w:t>
      </w:r>
      <w:r>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Pr>
          <w:rFonts w:cs="Times New Roman"/>
        </w:rPr>
        <w:fldChar w:fldCharType="separate"/>
      </w:r>
      <w:r w:rsidRPr="002A2F4A">
        <w:rPr>
          <w:rFonts w:cs="Times New Roman"/>
          <w:noProof/>
        </w:rPr>
        <w:t>(Fechhelm et al. 1995)</w:t>
      </w:r>
      <w:r>
        <w:rPr>
          <w:rFonts w:cs="Times New Roman"/>
        </w:rPr>
        <w:fldChar w:fldCharType="end"/>
      </w:r>
      <w:r>
        <w:rPr>
          <w:rFonts w:cs="Times New Roman"/>
        </w:rPr>
        <w:t xml:space="preserve">. </w:t>
      </w:r>
      <w:r w:rsidR="00811D70">
        <w:t xml:space="preserve">Previous studies in Prudhoe Bay and the Alaska Arctic have been focused upon single species or lacking long-term monitoring, which may not capture temporal community changes </w:t>
      </w:r>
      <w:r w:rsidR="00811D70">
        <w:fldChar w:fldCharType="begin" w:fldLock="1"/>
      </w:r>
      <w:r w:rsidR="00A63EF4">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rsidR="00811D70">
        <w:fldChar w:fldCharType="separate"/>
      </w:r>
      <w:r w:rsidR="00811D70" w:rsidRPr="00E82E25">
        <w:rPr>
          <w:noProof/>
        </w:rPr>
        <w:t>(Fechhelm et al. 1993, 1999; Thedinga et al. 2013; Streever et al. 2016)</w:t>
      </w:r>
      <w:r w:rsidR="00811D70">
        <w:fldChar w:fldCharType="end"/>
      </w:r>
      <w:r w:rsidR="00811D70">
        <w:t xml:space="preserve">. </w:t>
      </w:r>
    </w:p>
    <w:p w14:paraId="460CB183" w14:textId="14CD704F" w:rsidR="00E16921" w:rsidRDefault="00ED2947" w:rsidP="007A6263">
      <w:pPr>
        <w:spacing w:after="0"/>
        <w:ind w:firstLine="540"/>
        <w:rPr>
          <w:rFonts w:cs="Times New Roman"/>
        </w:rPr>
      </w:pPr>
      <w:r>
        <w:rPr>
          <w:rFonts w:cs="Times New Roman"/>
        </w:rPr>
        <w:t xml:space="preserve">In this study, we assessed the effects of </w:t>
      </w:r>
      <w:r w:rsidR="00407919">
        <w:rPr>
          <w:rFonts w:cs="Times New Roman"/>
        </w:rPr>
        <w:t xml:space="preserve">how the fish community is changing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w:t>
      </w:r>
      <w:r w:rsidR="000D2732">
        <w:rPr>
          <w:rFonts w:cs="Times New Roman"/>
        </w:rPr>
        <w:t>,</w:t>
      </w:r>
      <w:r w:rsidR="00811D70">
        <w:rPr>
          <w:rFonts w:cs="Times New Roman"/>
        </w:rPr>
        <w:t xml:space="preserve"> at one of the only long-term monitoring projects of Arctic fishes</w:t>
      </w:r>
      <w:r>
        <w:rPr>
          <w:rFonts w:cs="Times New Roman"/>
        </w:rPr>
        <w:t xml:space="preserve">. We hypothesized that ongoing shifts in Arctic environmental conditions would bring about measurable changes in fish populations during 2001–2018. To quantify changes in fish community metrics we assessed 1) species richness and rare species presence over time, 2) effects of environmental variables upon species composition and 3) species composition </w:t>
      </w:r>
      <w:r w:rsidR="00941739">
        <w:rPr>
          <w:rFonts w:cs="Times New Roman"/>
        </w:rPr>
        <w:t xml:space="preserve">and abundance </w:t>
      </w:r>
      <w:r>
        <w:rPr>
          <w:rFonts w:cs="Times New Roman"/>
        </w:rPr>
        <w:t>changes over time</w:t>
      </w:r>
      <w:commentRangeStart w:id="4"/>
      <w:commentRangeStart w:id="5"/>
      <w:commentRangeStart w:id="6"/>
      <w:r>
        <w:rPr>
          <w:rFonts w:cs="Times New Roman"/>
        </w:rPr>
        <w:t>.</w:t>
      </w:r>
      <w:commentRangeEnd w:id="4"/>
      <w:r w:rsidR="00B265A9">
        <w:rPr>
          <w:rStyle w:val="CommentReference"/>
        </w:rPr>
        <w:commentReference w:id="4"/>
      </w:r>
      <w:commentRangeEnd w:id="5"/>
      <w:r w:rsidR="00C40330">
        <w:rPr>
          <w:rFonts w:cs="Times New Roman"/>
        </w:rPr>
        <w:t xml:space="preserve"> </w:t>
      </w:r>
      <w:r w:rsidR="0043402C">
        <w:rPr>
          <w:rStyle w:val="CommentReference"/>
        </w:rPr>
        <w:commentReference w:id="5"/>
      </w:r>
      <w:commentRangeEnd w:id="6"/>
      <w:r w:rsidR="00C40330">
        <w:rPr>
          <w:rFonts w:cs="Times New Roman"/>
        </w:rPr>
        <w:t xml:space="preserve"> Given</w:t>
      </w:r>
      <w:r w:rsidR="0029045D">
        <w:rPr>
          <w:rStyle w:val="CommentReference"/>
        </w:rPr>
        <w:commentReference w:id="6"/>
      </w:r>
      <w:r w:rsidR="00C40330">
        <w:rPr>
          <w:rFonts w:cs="Times New Roman"/>
        </w:rPr>
        <w:t xml:space="preserve"> the substantial importance of nearshore Arctic fishes to terrestrial and marine ecosystems and to local subsistence users, it is important to understand how fishes respond to their changing environment.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0BD0049D"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4C4E6F">
        <w:rPr>
          <w:rFonts w:cs="Times New Roman"/>
        </w:rPr>
        <w:t xml:space="preserve"> and </w:t>
      </w:r>
      <w:r w:rsidR="004C4E6F">
        <w:rPr>
          <w:rFonts w:cs="Times New Roman"/>
        </w:rPr>
        <w:lastRenderedPageBreak/>
        <w:t>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 xml:space="preserve">for the extraction and processing of oil,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3DAB8ED7"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A 15-m blocker wing was attached to the outer edge of each 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7502A676"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w:t>
      </w:r>
      <w:r w:rsidRPr="009A6E95">
        <w:rPr>
          <w:rFonts w:cs="Times New Roman"/>
        </w:rPr>
        <w:lastRenderedPageBreak/>
        <w:t xml:space="preserve">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using protocols established in</w:t>
      </w:r>
      <w:r w:rsidR="00342B90">
        <w:rPr>
          <w:rFonts w:cs="Times New Roman"/>
        </w:rPr>
        <w:t xml:space="preserve"> </w:t>
      </w:r>
      <w:r w:rsidR="00342B90">
        <w:rPr>
          <w:rFonts w:cs="Times New Roman"/>
        </w:rPr>
        <w:fldChar w:fldCharType="begin" w:fldLock="1"/>
      </w:r>
      <w:r w:rsidR="00957524">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342B90">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r w:rsidR="001E442A">
        <w:rPr>
          <w:rFonts w:cs="Times New Roman"/>
        </w:rPr>
        <w:t>, 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essentially unchanged from 2001 to 2018. </w:t>
      </w:r>
    </w:p>
    <w:p w14:paraId="3F6D8705" w14:textId="0C7587E8" w:rsidR="0022761F" w:rsidRDefault="0022761F" w:rsidP="0022761F">
      <w:pPr>
        <w:pStyle w:val="Heading2"/>
      </w:pPr>
      <w:r>
        <w:t>Environmental Data Sources</w:t>
      </w:r>
    </w:p>
    <w:p w14:paraId="788B7406" w14:textId="100B942F"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r w:rsidR="00CE4F85">
        <w:rPr>
          <w:rFonts w:cs="Times New Roman"/>
        </w:rPr>
        <w:t xml:space="preserve">For </w:t>
      </w:r>
      <w:r w:rsidR="001E442A">
        <w:rPr>
          <w:rFonts w:cs="Times New Roman"/>
        </w:rPr>
        <w:t xml:space="preserve">data </w:t>
      </w:r>
      <w:r w:rsidR="00CE4F85">
        <w:rPr>
          <w:rFonts w:cs="Times New Roman"/>
        </w:rPr>
        <w:t xml:space="preserve">analyses, measurements taken near the top of the water column were used.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nited States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using</w:t>
      </w:r>
      <w:r w:rsidR="001E442A">
        <w:rPr>
          <w:rFonts w:cs="Times New Roman"/>
        </w:rPr>
        <w:t>:</w:t>
      </w:r>
    </w:p>
    <w:p w14:paraId="3DE2638B" w14:textId="2D37EE64" w:rsidR="004C4E6F" w:rsidRDefault="00E9156A" w:rsidP="00D44DF6">
      <w:pPr>
        <w:ind w:firstLine="540"/>
        <w:jc w:val="center"/>
        <w:rPr>
          <w:rFonts w:cs="Times New Roman"/>
        </w:rPr>
      </w:pPr>
      <m:oMathPara>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m:oMathPara>
    </w:p>
    <w:p w14:paraId="51A6881B" w14:textId="70D1AD69" w:rsidR="00B70DA3" w:rsidRDefault="00B70DA3" w:rsidP="00B70DA3">
      <w:pPr>
        <w:pStyle w:val="Heading2"/>
      </w:pPr>
      <w:r>
        <w:t>Data Analys</w:t>
      </w:r>
      <w:r w:rsidR="001E442A">
        <w:t>e</w:t>
      </w:r>
      <w:r>
        <w:t>s</w:t>
      </w:r>
    </w:p>
    <w:p w14:paraId="4CBAE4D4" w14:textId="5D3AEAD5" w:rsidR="00B70DA3" w:rsidRDefault="001B26E3" w:rsidP="00B70DA3">
      <w:pPr>
        <w:ind w:firstLine="720"/>
        <w:rPr>
          <w:rFonts w:cs="Times New Roman"/>
        </w:rPr>
      </w:pPr>
      <w:r>
        <w:rPr>
          <w:rFonts w:cs="Times New Roman"/>
        </w:rPr>
        <w:lastRenderedPageBreak/>
        <w:t xml:space="preserve">Abundance data were recorded by net site and 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commentRangeStart w:id="7"/>
      <w:r w:rsidR="008F2017">
        <w:rPr>
          <w:rFonts w:cs="Times New Roman"/>
        </w:rPr>
        <w:t xml:space="preserve">All environmental variables were assessed in a correlation matrix, with no variables that were highly correlated (&gt;0.5). </w:t>
      </w:r>
      <w:commentRangeEnd w:id="7"/>
      <w:r w:rsidR="008F2017">
        <w:rPr>
          <w:rStyle w:val="CommentReference"/>
        </w:rPr>
        <w:commentReference w:id="7"/>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5BED9AD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521F14EB" w14:textId="58A58099"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w:t>
      </w:r>
      <w:r w:rsidR="00901990">
        <w:rPr>
          <w:rFonts w:cs="Times New Roman"/>
        </w:rPr>
        <w:t>-</w:t>
      </w:r>
      <w:r w:rsidR="0038759A">
        <w:rPr>
          <w:rFonts w:cs="Times New Roman"/>
        </w:rPr>
        <w:t>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Pr>
          <w:rFonts w:cs="Times New Roman"/>
        </w:rPr>
        <w:t xml:space="preserve">, </w:t>
      </w:r>
      <w:r w:rsidR="00CE4F85">
        <w:rPr>
          <w:rFonts w:cs="Times New Roman"/>
        </w:rPr>
        <w:t xml:space="preserve">and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73074575" w:rsidR="00056F5A" w:rsidRDefault="00276535" w:rsidP="00B448CE">
      <w:pPr>
        <w:ind w:firstLine="540"/>
        <w:rPr>
          <w:rFonts w:cs="Times New Roman"/>
        </w:rPr>
      </w:pPr>
      <w:r>
        <w:rPr>
          <w:rFonts w:cs="Times New Roman"/>
        </w:rPr>
        <w:lastRenderedPageBreak/>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commentRangeStart w:id="8"/>
      <w:commentRangeStart w:id="9"/>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commentRangeEnd w:id="8"/>
      <w:r w:rsidR="0029045D">
        <w:rPr>
          <w:rStyle w:val="CommentReference"/>
        </w:rPr>
        <w:commentReference w:id="8"/>
      </w:r>
      <w:commentRangeEnd w:id="9"/>
      <w:r w:rsidR="0029045D">
        <w:rPr>
          <w:rStyle w:val="CommentReference"/>
        </w:rPr>
        <w:commentReference w:id="9"/>
      </w:r>
      <w:r w:rsidR="00567287">
        <w:rPr>
          <w:rFonts w:cs="Times New Roman"/>
        </w:rPr>
        <w:t>)</w:t>
      </w:r>
      <w:r w:rsidR="00A12BA0">
        <w:rPr>
          <w:rFonts w:cs="Times New Roman"/>
        </w:rPr>
        <w:t>, each rare species</w:t>
      </w:r>
      <w:r w:rsidR="00567287">
        <w:rPr>
          <w:rFonts w:cs="Times New Roman"/>
        </w:rPr>
        <w:t xml:space="preserve"> was assessed using </w:t>
      </w:r>
      <w:r w:rsidR="00DC30B1">
        <w:rPr>
          <w:rFonts w:cs="Times New Roman"/>
        </w:rPr>
        <w:t xml:space="preserve">Generalized Linear Models (GLMs) of </w:t>
      </w:r>
      <w:r w:rsidR="00567287">
        <w:rPr>
          <w:rFonts w:cs="Times New Roman"/>
        </w:rPr>
        <w:t xml:space="preserve">binomial </w:t>
      </w:r>
      <w:r w:rsidR="00DC30B1">
        <w:rPr>
          <w:rFonts w:cs="Times New Roman"/>
        </w:rPr>
        <w:t xml:space="preserve">logistic regression. The expected mean valu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 xml:space="preserve">) </m:t>
        </m:r>
      </m:oMath>
      <w:r w:rsidR="00DC30B1">
        <w:rPr>
          <w:rFonts w:cs="Times New Roman"/>
        </w:rPr>
        <w:t xml:space="preserve">of species </w:t>
      </w:r>
      <w:r w:rsidR="00DC30B1" w:rsidRPr="00567287">
        <w:rPr>
          <w:rFonts w:cs="Times New Roman"/>
          <w:i/>
        </w:rPr>
        <w:t>j</w:t>
      </w:r>
      <w:r w:rsidR="00DC30B1">
        <w:rPr>
          <w:rFonts w:cs="Times New Roman"/>
        </w:rPr>
        <w:t xml:space="preserve">, was estimated as: </w:t>
      </w:r>
    </w:p>
    <w:p w14:paraId="78EBBA85" w14:textId="4563A555" w:rsidR="00056F5A" w:rsidRPr="00CB0719" w:rsidRDefault="008D64F4"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0F606F5A" w14:textId="6BDE8B36" w:rsidR="00CB0719" w:rsidRDefault="00DC30B1" w:rsidP="00BD6953">
      <w:pPr>
        <w:rPr>
          <w:rFonts w:eastAsiaTheme="minorEastAsia" w:cs="Times New Roman"/>
        </w:rPr>
      </w:pPr>
      <w:r>
        <w:rPr>
          <w:rFonts w:cs="Times New Roman"/>
        </w:rPr>
        <w:t xml:space="preserve">where </w:t>
      </w:r>
      <m:oMath>
        <m:r>
          <w:rPr>
            <w:rFonts w:ascii="Cambria Math" w:hAnsi="Cambria Math" w:cs="Times New Roman"/>
          </w:rPr>
          <m:t>Year</m:t>
        </m:r>
      </m:oMath>
      <w:r>
        <w:rPr>
          <w:rFonts w:eastAsiaTheme="minorEastAsia" w:cs="Times New Roman"/>
        </w:rPr>
        <w:t xml:space="preserve"> was the sample year,</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567287">
        <w:rPr>
          <w:rFonts w:eastAsiaTheme="minorEastAsia" w:cs="Times New Roman"/>
        </w:rPr>
        <w:t xml:space="preserve"> </w:t>
      </w:r>
      <w:r w:rsidR="00B70DA3">
        <w:rPr>
          <w:rFonts w:eastAsiaTheme="minorEastAsia" w:cs="Times New Roman"/>
        </w:rPr>
        <w:t>was</w:t>
      </w:r>
      <w:r w:rsidR="00567287">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00901990">
        <w:rPr>
          <w:rFonts w:cs="Times New Roman"/>
        </w:rPr>
        <w:t xml:space="preserve">, and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3D936F40" w:rsidR="002B6065" w:rsidRDefault="002B6065" w:rsidP="002B6065">
      <w:pPr>
        <w:spacing w:after="0"/>
        <w:ind w:firstLine="540"/>
        <w:rPr>
          <w:rFonts w:cs="Times New Roman"/>
        </w:rPr>
      </w:pPr>
      <w:r>
        <w:rPr>
          <w:rFonts w:cs="Times New Roman"/>
        </w:rPr>
        <w:t>To determine the effects of environmental variables up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w:t>
      </w:r>
      <w:r w:rsidR="00187F3C">
        <w:t>e</w:t>
      </w:r>
      <w:r>
        <w:t>s to the species whose abundance was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w:t>
      </w:r>
      <w:r w:rsidR="00187F3C">
        <w:rPr>
          <w:rFonts w:cs="Times New Roman"/>
        </w:rPr>
        <w:t>ed</w:t>
      </w:r>
      <w:r w:rsidRPr="001962C1">
        <w:rPr>
          <w:rFonts w:cs="Times New Roman"/>
        </w:rPr>
        <w:t xml:space="preserve"> for the multivariate analysis of quantitative environmental variables upon the responding species assemblages</w:t>
      </w:r>
      <w:r w:rsidRPr="00755E8D">
        <w:t xml:space="preserve"> </w:t>
      </w:r>
      <w:r>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1F715862" w:rsidR="0048664E" w:rsidRDefault="00187F3C" w:rsidP="00E204F0">
      <w:pPr>
        <w:ind w:firstLine="540"/>
        <w:rPr>
          <w:rFonts w:cs="Times New Roman"/>
        </w:rPr>
      </w:pPr>
      <w:r>
        <w:rPr>
          <w:rFonts w:cs="Times New Roman"/>
        </w:rPr>
        <w:lastRenderedPageBreak/>
        <w:t>A</w:t>
      </w:r>
      <w:r w:rsidR="00AB3192">
        <w:rPr>
          <w:rFonts w:cs="Times New Roman"/>
        </w:rPr>
        <w:t xml:space="preserve">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Pr>
          <w:rFonts w:cs="Times New Roman"/>
        </w:rPr>
        <w:t xml:space="preserve">was conducted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describing species composition</w:t>
      </w:r>
      <w:r w:rsidR="003809A9">
        <w:rPr>
          <w:rFonts w:cs="Times New Roman"/>
        </w:rPr>
        <w:t xml:space="preserve">. </w:t>
      </w:r>
      <w:r w:rsidR="00E204F0">
        <w:rPr>
          <w:rFonts w:cs="Times New Roman"/>
        </w:rPr>
        <w:t xml:space="preserve">Multivariate models after this included only these parameters and the spatial-temporal variables year and station.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2B6065">
        <w:rPr>
          <w:rFonts w:cs="Times New Roman"/>
        </w:rPr>
        <w:t>The similarity percentile (vegan command: simper()) was calculated to determine which species contributed to the Bray-Curtis dissimilarity using pairwise comparisons between each sample year, station, and biweekly period</w:t>
      </w:r>
      <w:r w:rsidR="008F2017">
        <w:rPr>
          <w:rFonts w:cs="Times New Roman"/>
        </w:rPr>
        <w:t xml:space="preserve"> </w:t>
      </w:r>
      <w:r w:rsidR="008F2017">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sidR="002B6065">
        <w:rPr>
          <w:rFonts w:cs="Times New Roman"/>
        </w:rPr>
        <w:t>.</w:t>
      </w:r>
    </w:p>
    <w:p w14:paraId="2659AE9C" w14:textId="3AF6A15D"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032564">
        <w:rPr>
          <w:rFonts w:cs="Times New Roman"/>
        </w:rPr>
        <w:t xml:space="preserve"> Biweekly periods with varying levels of effort were accounted by standardizing for sampling effort (CPUE); </w:t>
      </w:r>
      <w:commentRangeStart w:id="10"/>
      <w:commentRangeStart w:id="11"/>
      <w:r w:rsidR="00032564">
        <w:rPr>
          <w:rFonts w:cs="Times New Roman"/>
        </w:rPr>
        <w:t xml:space="preserve">biweekly periods </w:t>
      </w:r>
      <w:r w:rsidR="003153A1">
        <w:rPr>
          <w:rFonts w:cs="Times New Roman"/>
        </w:rPr>
        <w:t>with no</w:t>
      </w:r>
      <w:r>
        <w:rPr>
          <w:rFonts w:cs="Times New Roman"/>
        </w:rPr>
        <w:t xml:space="preserve"> data coverage in environmental monitoring were excluded from analys</w:t>
      </w:r>
      <w:r w:rsidR="008F2017">
        <w:rPr>
          <w:rFonts w:cs="Times New Roman"/>
        </w:rPr>
        <w:t>e</w:t>
      </w:r>
      <w:r>
        <w:rPr>
          <w:rFonts w:cs="Times New Roman"/>
        </w:rPr>
        <w:t>s.</w:t>
      </w:r>
      <w:commentRangeEnd w:id="10"/>
      <w:r w:rsidR="008F2017">
        <w:rPr>
          <w:rStyle w:val="CommentReference"/>
        </w:rPr>
        <w:commentReference w:id="10"/>
      </w:r>
      <w:commentRangeEnd w:id="11"/>
      <w:r w:rsidR="00032564">
        <w:rPr>
          <w:rFonts w:cs="Times New Roman"/>
        </w:rPr>
        <w:t xml:space="preserve"> </w:t>
      </w:r>
      <w:r w:rsidR="00BB2897">
        <w:rPr>
          <w:rStyle w:val="CommentReference"/>
        </w:rPr>
        <w:commentReference w:id="11"/>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12"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12"/>
      <w:r w:rsidR="00A86A22">
        <w:rPr>
          <w:rFonts w:eastAsiaTheme="minorEastAsia" w:cs="Times New Roman"/>
        </w:rPr>
        <w:t>,</w:t>
      </w:r>
    </w:p>
    <w:p w14:paraId="60C3215D" w14:textId="3E684EF8"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032564">
        <w:rPr>
          <w:rFonts w:eastAsiaTheme="minorEastAsia" w:cs="Times New Roman"/>
        </w:rPr>
        <w:t xml:space="preserve"> </w:t>
      </w:r>
      <m:oMath>
        <m:r>
          <w:rPr>
            <w:rFonts w:ascii="Cambria Math" w:eastAsiaTheme="minorEastAsia" w:hAnsi="Cambria Math" w:cs="Times New Roman"/>
          </w:rPr>
          <m:t>Temperature</m:t>
        </m:r>
      </m:oMath>
      <w:r w:rsidR="00032564">
        <w:rPr>
          <w:rFonts w:eastAsiaTheme="minorEastAsia" w:cs="Times New Roman"/>
        </w:rPr>
        <w:t xml:space="preserve"> and </w:t>
      </w:r>
      <m:oMath>
        <m:r>
          <w:rPr>
            <w:rFonts w:ascii="Cambria Math" w:eastAsiaTheme="minorEastAsia" w:hAnsi="Cambria Math" w:cs="Times New Roman"/>
          </w:rPr>
          <m:t>Salinity</m:t>
        </m:r>
      </m:oMath>
      <w:r w:rsidR="00032564">
        <w:rPr>
          <w:rFonts w:eastAsiaTheme="minorEastAsia" w:cs="Times New Roman"/>
        </w:rPr>
        <w:t xml:space="preserve"> were the surface water measurements, </w:t>
      </w:r>
      <w:r w:rsidR="00A86A22">
        <w:rPr>
          <w:rFonts w:eastAsiaTheme="minorEastAsia" w:cs="Times New Roman"/>
        </w:rPr>
        <w:t>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032564">
        <w:rPr>
          <w:rFonts w:eastAsiaTheme="minorEastAsia" w:cs="Times New Roman"/>
        </w:rPr>
        <w:t>; v</w:t>
      </w:r>
      <w:r w:rsidR="00DC30B1">
        <w:rPr>
          <w:rFonts w:eastAsiaTheme="minorEastAsia" w:cs="Times New Roman"/>
        </w:rPr>
        <w:t>ariables</w:t>
      </w:r>
      <w:r w:rsidR="00E9156A">
        <w:rPr>
          <w:rFonts w:eastAsiaTheme="minorEastAsia" w:cs="Times New Roman"/>
        </w:rPr>
        <w:t xml:space="preserve"> </w:t>
      </w:r>
      <m:oMath>
        <m:r>
          <w:rPr>
            <w:rFonts w:ascii="Cambria Math" w:hAnsi="Cambria Math" w:cs="Times New Roman"/>
          </w:rPr>
          <m:t>Year</m:t>
        </m:r>
      </m:oMath>
      <w:r w:rsidR="00DC30B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DC30B1">
        <w:rPr>
          <w:rFonts w:eastAsiaTheme="minorEastAsia" w:cs="Times New Roman"/>
        </w:rPr>
        <w:t xml:space="preserve">, and </w:t>
      </w:r>
      <m:oMath>
        <m:r>
          <w:rPr>
            <w:rFonts w:ascii="Cambria Math" w:hAnsi="Cambria Math" w:cs="Times New Roman"/>
          </w:rPr>
          <m:t>Biweek Period</m:t>
        </m:r>
      </m:oMath>
      <w:r w:rsidR="00DC30B1">
        <w:rPr>
          <w:rFonts w:eastAsiaTheme="minorEastAsia" w:cs="Times New Roman"/>
        </w:rPr>
        <w:t xml:space="preserve"> were the same as defined for previous </w:t>
      </w:r>
      <w:r w:rsidR="00DC30B1">
        <w:rPr>
          <w:rFonts w:eastAsiaTheme="minorEastAsia" w:cs="Times New Roman"/>
        </w:rPr>
        <w:lastRenderedPageBreak/>
        <w:t xml:space="preserve">models. </w:t>
      </w:r>
      <w:r w:rsidR="004C3221">
        <w:rPr>
          <w:rFonts w:cs="Times New Roman"/>
        </w:rPr>
        <w:t>The top fitting PERMANOVA model was determined using backward 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p>
    <w:p w14:paraId="1160ADE6" w14:textId="3C1A3474" w:rsidR="00F30B32" w:rsidRDefault="00F30B32" w:rsidP="00F30B32">
      <w:pPr>
        <w:pStyle w:val="Heading2"/>
      </w:pPr>
      <w:r>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13093C92" w:rsidR="00CE71C8" w:rsidRDefault="008D64F4" w:rsidP="00D44DF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30B1">
        <w:rPr>
          <w:rFonts w:eastAsiaTheme="minorEastAsia" w:cs="Times New Roman"/>
        </w:rPr>
        <w:t>,</w:t>
      </w:r>
    </w:p>
    <w:p w14:paraId="222E11DE" w14:textId="05B2FDD5"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8C5738">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789839F0" w:rsidR="009F6352" w:rsidRPr="009F6352" w:rsidRDefault="008D64F4"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09F11245"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models</w:t>
      </w:r>
      <w:r w:rsidR="0080270C">
        <w:rPr>
          <w:rFonts w:eastAsiaTheme="minorEastAsia" w:cs="Times New Roman"/>
        </w:rPr>
        <w:t xml:space="preserve">. </w:t>
      </w:r>
      <w:r w:rsidR="0080270C">
        <w:rPr>
          <w:rFonts w:eastAsiaTheme="minorEastAsia" w:cs="Times New Roman"/>
        </w:rPr>
        <w:lastRenderedPageBreak/>
        <w:t xml:space="preserve">Changes in variability of catches over time was determined using the annual coefficient 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he annual CV was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14C79245"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Broad Whitefish, Fourhorn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1540BB88"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w:t>
      </w:r>
      <w:r>
        <w:rPr>
          <w:rFonts w:cs="Times New Roman"/>
        </w:rPr>
        <w:lastRenderedPageBreak/>
        <w:t>1)</w:t>
      </w:r>
      <w:r w:rsidR="00AF1465">
        <w:rPr>
          <w:rFonts w:cs="Times New Roman"/>
        </w:rPr>
        <w:t xml:space="preserve"> </w:t>
      </w:r>
      <w:r w:rsidR="00050825">
        <w:rPr>
          <w:rFonts w:cs="Times New Roman"/>
        </w:rPr>
        <w:t>compared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stations. </w:t>
      </w:r>
    </w:p>
    <w:p w14:paraId="6F848151" w14:textId="45F4EF85"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r w:rsidR="00265035" w:rsidRPr="00616D5C">
        <w:rPr>
          <w:rFonts w:cs="Times New Roman"/>
          <w:i/>
        </w:rPr>
        <w:t xml:space="preserve">Coregonus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unidentified snailfish</w:t>
      </w:r>
      <w:r w:rsidR="00616D5C">
        <w:rPr>
          <w:rFonts w:cs="Times New Roman"/>
        </w:rPr>
        <w:t xml:space="preserve"> </w:t>
      </w:r>
      <w:commentRangeStart w:id="13"/>
      <w:r w:rsidR="00616D5C" w:rsidRPr="00616D5C">
        <w:rPr>
          <w:rFonts w:cs="Times New Roman"/>
          <w:i/>
        </w:rPr>
        <w:t>Liparis</w:t>
      </w:r>
      <w:r w:rsidR="00616D5C">
        <w:rPr>
          <w:rFonts w:cs="Times New Roman"/>
        </w:rPr>
        <w:t xml:space="preserve"> spp. </w:t>
      </w:r>
      <w:commentRangeEnd w:id="13"/>
      <w:r w:rsidR="00265035">
        <w:rPr>
          <w:rStyle w:val="CommentReference"/>
        </w:rPr>
        <w:commentReference w:id="13"/>
      </w:r>
      <w:r w:rsidR="00616D5C">
        <w:rPr>
          <w:rFonts w:cs="Times New Roman"/>
        </w:rPr>
        <w:t xml:space="preserve">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379EFEF9"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 C (mean = 8.1° 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the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w:t>
      </w:r>
      <w:r w:rsidR="000F07F6">
        <w:rPr>
          <w:rFonts w:cs="Times New Roman"/>
        </w:rPr>
        <w:lastRenderedPageBreak/>
        <w:t xml:space="preserve">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over 2001–2018, while the East-West wind directionality shifted to become more easterly over the same time period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36A89B55"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w:t>
      </w:r>
      <w:r w:rsidR="00EC4DD4">
        <w:rPr>
          <w:rFonts w:cs="Times New Roman"/>
        </w:rPr>
        <w:t xml:space="preserve">comprised of </w:t>
      </w:r>
      <w:r>
        <w:rPr>
          <w:rFonts w:cs="Times New Roman"/>
        </w:rPr>
        <w:t xml:space="preserve">biweekly period, water salinity, and water temperature (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 year and station</w:t>
      </w:r>
      <w:r>
        <w:rPr>
          <w:rFonts w:cs="Times New Roman"/>
        </w:rPr>
        <w:t xml:space="preserve"> 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14"/>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14"/>
      <w:r w:rsidR="00EF17F0">
        <w:rPr>
          <w:rStyle w:val="CommentReference"/>
        </w:rPr>
        <w:commentReference w:id="14"/>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 xml:space="preserve">).  </w:t>
      </w:r>
    </w:p>
    <w:p w14:paraId="1E219468" w14:textId="0C125313"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stations</w:t>
      </w:r>
      <w:r>
        <w:t xml:space="preserve">. The </w:t>
      </w:r>
      <w:proofErr w:type="spellStart"/>
      <w:r>
        <w:t>nMDS</w:t>
      </w:r>
      <w:proofErr w:type="spellEnd"/>
      <w:r>
        <w:t xml:space="preserve"> centroids of the eastern stations and the western stations were outside of the 95% CI ellipse for </w:t>
      </w:r>
      <w:r>
        <w:lastRenderedPageBreak/>
        <w:t xml:space="preserve">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9F7BF6">
        <w:t>e</w:t>
      </w:r>
      <w:r w:rsidR="00C55358">
        <w:t xml:space="preserve">astern and </w:t>
      </w:r>
      <w:r w:rsidR="009F7BF6">
        <w:t>w</w:t>
      </w:r>
      <w:r w:rsidR="00C55358">
        <w:t>estern 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Threespin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Ninespin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contributing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0E349B23" w:rsidR="00404CFE" w:rsidRPr="00BE2A7B" w:rsidRDefault="00404CFE" w:rsidP="00404CFE">
      <w:pPr>
        <w:ind w:firstLine="720"/>
        <w:rPr>
          <w:rFonts w:cs="Times New Roman"/>
          <w:b/>
        </w:rPr>
      </w:pPr>
      <w:r>
        <w:rPr>
          <w:rFonts w:cs="Times New Roman"/>
        </w:rPr>
        <w:t xml:space="preserve">The marginal PERMANOVA model containing year, station, biweekly period, water temperature, and salinity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year (marginal R</w:t>
      </w:r>
      <w:r w:rsidRPr="00BE2A7B">
        <w:rPr>
          <w:rFonts w:cs="Times New Roman"/>
          <w:vertAlign w:val="superscript"/>
        </w:rPr>
        <w:t>2</w:t>
      </w:r>
      <w:r>
        <w:rPr>
          <w:rFonts w:cs="Times New Roman"/>
        </w:rPr>
        <w:t xml:space="preserve"> = 0.029, pseudo-F = 13.6, p = 0.001), station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p = 0.001), biweekly period (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6, p = 0.001), water temperature (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7, p = 0.001), and salinity (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Station + biweekly + Year + water temperature + salinity)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1752AD51" w:rsidR="009A6DBC" w:rsidRDefault="008E2E3F" w:rsidP="009A6DBC">
      <w:pPr>
        <w:ind w:firstLine="720"/>
      </w:pPr>
      <w:r>
        <w:lastRenderedPageBreak/>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xml:space="preserve">. For axis 2, there was a significant non-linear decrease from 2001–2018. For axis 3, there was no significant change over the same time period. Results from the F-statistic (Chow test statistic) showed that of the 12 station/axis combinations, three showed weak support of structural breaks, with the Bayesian Information Criterion </w:t>
      </w:r>
      <w:r w:rsidR="00B56D4B">
        <w:t xml:space="preserve">for these three </w:t>
      </w:r>
      <w:r w:rsidR="009A6DBC">
        <w:t xml:space="preserve">slightly lowest at one optimal breakpoint.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7EF319DC"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over time 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Dolly Varden</w:t>
      </w:r>
      <w:r w:rsidR="0043402C">
        <w:t xml:space="preserve"> </w:t>
      </w:r>
      <w:r w:rsidR="0043402C" w:rsidRPr="0043402C">
        <w:rPr>
          <w:i/>
        </w:rPr>
        <w:t xml:space="preserve">Salvelinus </w:t>
      </w:r>
      <w:proofErr w:type="spellStart"/>
      <w:r w:rsidR="0043402C" w:rsidRPr="0043402C">
        <w:rPr>
          <w:i/>
        </w:rPr>
        <w:t>malma</w:t>
      </w:r>
      <w:proofErr w:type="spellEnd"/>
      <w:r w:rsidR="006F7CCE">
        <w:t xml:space="preserve">, Fourhorn Sculpin, </w:t>
      </w:r>
      <w:r w:rsidR="00C64948">
        <w:t xml:space="preserve">and </w:t>
      </w:r>
      <w:r w:rsidR="006F7CCE">
        <w:t xml:space="preserve">Saffron Cod.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Dolly Varden</w:t>
      </w:r>
      <w:r w:rsidR="00DF0274">
        <w:t xml:space="preserve">, </w:t>
      </w:r>
      <w:r w:rsidR="006F7CCE">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DF0274">
        <w:t xml:space="preserve">. </w:t>
      </w:r>
      <w:r w:rsidR="008961CE">
        <w:t xml:space="preserve">The annual variability of catches increased for Dolly Varden and decreased for Saffron Cod. </w:t>
      </w:r>
    </w:p>
    <w:p w14:paraId="4F3402C9" w14:textId="195BA839" w:rsidR="00203F55" w:rsidRDefault="00203F55" w:rsidP="008961CE">
      <w:pPr>
        <w:ind w:firstLine="720"/>
      </w:pPr>
    </w:p>
    <w:p w14:paraId="6C5145F5" w14:textId="77777777" w:rsidR="00203F55" w:rsidRDefault="00203F55" w:rsidP="008961CE">
      <w:pPr>
        <w:ind w:firstLine="720"/>
      </w:pPr>
    </w:p>
    <w:p w14:paraId="5A7119F8" w14:textId="77777777" w:rsidR="0046795D" w:rsidRDefault="0046795D" w:rsidP="0046795D">
      <w:pPr>
        <w:pStyle w:val="Heading1"/>
      </w:pPr>
      <w:r>
        <w:lastRenderedPageBreak/>
        <w:t>Discussion</w:t>
      </w:r>
    </w:p>
    <w:p w14:paraId="5BCBF4B2" w14:textId="4B287DC0"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 xml:space="preserve">Assessing the shifts in environmental conditions and commensurate changes in species composition provides insight into a region undergoing substantial climatic changes </w:t>
      </w:r>
      <w:r w:rsidR="005F485C">
        <w:fldChar w:fldCharType="begin" w:fldLock="1"/>
      </w:r>
      <w:r w:rsidR="00801849">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expect increases in abundance of species that are better suited for these new conditions </w:t>
      </w:r>
      <w:r w:rsidR="00616F59">
        <w:t xml:space="preserve">(e.g., Saffron Cod) </w:t>
      </w:r>
      <w:r w:rsidR="00616F59" w:rsidRPr="00613195">
        <w:t>with declines in abundance of species that are stenohaline and stenothermal (e.g., Arctic Cod</w:t>
      </w:r>
      <w:r w:rsidR="00616F59">
        <w:t xml:space="preserve">; </w:t>
      </w:r>
      <w:r w:rsidR="00616F59">
        <w:fldChar w:fldCharType="begin" w:fldLock="1"/>
      </w:r>
      <w:r w:rsidR="00616F59">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2","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4","issue":"1","issued":{"date-parts":[["1992"]]},"page":"1-12","title":"Modeling of in situ temperature and growth relationships for yearling Broad Whitefish in Prudhoe Bay, Alaska","type":"article-journal","volume":"121"},"uris":["http://www.mendeley.com/documents/?uuid=1a7274b6-7b15-4491-a999-fe7bd10c3630"]},{"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1993, 1995; Laurel et al. 2016; Vestfals et al. 2019)","manualFormatting":"Fechhelm et al. 1992, 1993, 1995; Laurel et al. 2016; Vestfals et al. 2019)","plainTextFormattedCitation":"(Fechhelm et al. 1992, 1993, 1995; Laurel et al. 2016; Vestfals et al. 2019)","previouslyFormattedCitation":"(Fechhelm et al. 1992, 1993, 1995; Laurel et al. 2016; Vestfals et al. 2019)"},"properties":{"noteIndex":0},"schema":"https://github.com/citation-style-language/schema/raw/master/csl-citation.json"}</w:instrText>
      </w:r>
      <w:r w:rsidR="00616F59">
        <w:fldChar w:fldCharType="separate"/>
      </w:r>
      <w:r w:rsidR="00616F59" w:rsidRPr="00E14403">
        <w:rPr>
          <w:noProof/>
        </w:rPr>
        <w:t>Fechhelm et al. 1992, 1993, 1995; Laurel et al. 2016; Vestfals et al. 2019)</w:t>
      </w:r>
      <w:r w:rsidR="00616F59">
        <w:fldChar w:fldCharType="end"/>
      </w:r>
      <w:r w:rsidR="00616F59">
        <w:t xml:space="preserve">. </w:t>
      </w:r>
      <w:r w:rsidR="00D12593">
        <w:t>Specifically, c</w:t>
      </w:r>
      <w:r w:rsidR="00EA3FC1">
        <w:t xml:space="preserve">ontinued increases in temperature, river discharge, and eastern winds </w:t>
      </w:r>
      <w:r w:rsidR="00D12593">
        <w:t>may</w:t>
      </w:r>
      <w:r w:rsidR="00EA3FC1">
        <w:t xml:space="preserve"> select for a fish community that is more reflective of estuarine conditions and more anadromous in composition.</w:t>
      </w:r>
      <w:r w:rsidR="00D12593">
        <w:t xml:space="preserve"> </w:t>
      </w:r>
      <w:r w:rsidR="00D12593">
        <w:t>This study</w:t>
      </w:r>
      <w:r w:rsidR="00D12593" w:rsidRPr="00613195">
        <w:t xml:space="preserve"> found </w:t>
      </w:r>
      <w:r w:rsidR="00D12593">
        <w:t xml:space="preserve">several changes in fish species composition as well as </w:t>
      </w:r>
      <w:r w:rsidR="00D12593" w:rsidRPr="00613195">
        <w:t xml:space="preserve">significant </w:t>
      </w:r>
      <w:r w:rsidR="00D12593">
        <w:t xml:space="preserve">associations between </w:t>
      </w:r>
      <w:r w:rsidR="00D12593" w:rsidRPr="00613195">
        <w:t xml:space="preserve">environmental </w:t>
      </w:r>
      <w:r w:rsidR="00D12593">
        <w:t>conditions</w:t>
      </w:r>
      <w:r w:rsidR="00D12593" w:rsidRPr="00613195">
        <w:t xml:space="preserve"> </w:t>
      </w:r>
      <w:r w:rsidR="00D12593">
        <w:t>and the fish populations of Prudhoe Bay</w:t>
      </w:r>
      <w:r w:rsidR="00D12593">
        <w:t xml:space="preserve">, favoring more generalist species. </w:t>
      </w:r>
      <w:r w:rsidR="00D12593">
        <w:t xml:space="preserve"> </w:t>
      </w:r>
    </w:p>
    <w:p w14:paraId="40AF96D8" w14:textId="3B957D4D" w:rsidR="009166E4" w:rsidRDefault="001775F4" w:rsidP="00D12593">
      <w:pPr>
        <w:ind w:firstLine="720"/>
      </w:pPr>
      <w:r>
        <w:t xml:space="preserve">Our study found that species richness increased significantly from 2001-2018 in Prudhoe Bay, Alaska, at a rate of approximately one additional species per decade. </w:t>
      </w:r>
      <w:r w:rsidR="00D12593">
        <w:t>Species richness increased nonlinearly</w:t>
      </w:r>
      <w:r w:rsidR="00D12593" w:rsidRPr="00322188">
        <w:t xml:space="preserve"> </w:t>
      </w:r>
      <w:r w:rsidR="00D12593">
        <w:t xml:space="preserve">throughout the sampling season, tapering off at the end of the season when </w:t>
      </w:r>
      <w:r w:rsidR="00D12593">
        <w:lastRenderedPageBreak/>
        <w:t>species richness is highest and ice coverage is lowest.</w:t>
      </w:r>
      <w:r w:rsidR="00D12593">
        <w:t xml:space="preserve"> </w:t>
      </w:r>
      <w:commentRangeStart w:id="15"/>
      <w:r w:rsidR="009166E4">
        <w:t>This is likely due to the typical wind patterns and reduced ice cover (increasing fetch) during mid- to late-August, causing nearshore increases in salinity and catch of marine fishes.</w:t>
      </w:r>
      <w:r w:rsidR="009166E4">
        <w:t xml:space="preserve"> </w:t>
      </w:r>
      <w:commentRangeEnd w:id="15"/>
      <w:r w:rsidR="009166E4">
        <w:rPr>
          <w:rStyle w:val="CommentReference"/>
        </w:rPr>
        <w:commentReference w:id="15"/>
      </w:r>
      <w:r>
        <w:t>We identified a total of 31 unique species in this study, represent</w:t>
      </w:r>
      <w:r w:rsidR="00E558BF">
        <w:t>ing</w:t>
      </w:r>
      <w:r>
        <w:t xml:space="preserve"> 10% of the </w:t>
      </w:r>
      <w:r w:rsidR="00E558BF">
        <w:t xml:space="preserve">approximately </w:t>
      </w:r>
      <w:r>
        <w:t xml:space="preserve">310 fish species known to inhabit the Arctic Ocean (Mecklenburg et al. 2011; </w:t>
      </w:r>
      <w:proofErr w:type="spellStart"/>
      <w:r>
        <w:t>Reist</w:t>
      </w:r>
      <w:proofErr w:type="spellEnd"/>
      <w:r>
        <w:t xml:space="preserve"> et al. 2006). </w:t>
      </w:r>
      <w:r w:rsidR="00D12593">
        <w:t xml:space="preserve">The increase in number of species caught is due to shifts in distributions of Arctic fish species and increases in </w:t>
      </w:r>
      <w:r w:rsidR="00D12593">
        <w:t xml:space="preserve">local </w:t>
      </w:r>
      <w:r w:rsidR="00D12593">
        <w:t>ranges, as species from lower latitudes of Arctic Alaska expand their range northward</w:t>
      </w:r>
      <w:r w:rsidR="009166E4">
        <w:t>. It is plausible to expect</w:t>
      </w:r>
      <w:r>
        <w:t xml:space="preserve"> that </w:t>
      </w:r>
      <w:r w:rsidR="009166E4">
        <w:t xml:space="preserve">given documented northward distribution shifts of </w:t>
      </w:r>
      <w:r>
        <w:t xml:space="preserve">species from lower latitudes of Arctic Alaska, </w:t>
      </w:r>
      <w:r w:rsidR="009166E4">
        <w:t xml:space="preserve">there is the </w:t>
      </w:r>
      <w:r>
        <w:t>potential</w:t>
      </w:r>
      <w:r w:rsidR="009166E4">
        <w:t xml:space="preserve"> for further </w:t>
      </w:r>
      <w:r>
        <w:t>increases in species richness</w:t>
      </w:r>
      <w:r w:rsidR="005F485C">
        <w:t xml:space="preserve"> in the Beaufort Sea</w:t>
      </w:r>
      <w:r>
        <w:t xml:space="preserve"> </w:t>
      </w:r>
      <w:r>
        <w:fldChar w:fldCharType="begin" w:fldLock="1"/>
      </w:r>
      <w:r w:rsidR="005F485C">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mendeley":{"formattedCitation":"(Grebmeier et al. 2006; Mueter and Litzow 2008)","plainTextFormattedCitation":"(Grebmeier et al. 2006; Mueter and Litzow 2008)","previouslyFormattedCitation":"(Grebmeier et al. 2006; Mueter and Litzow 2008)"},"properties":{"noteIndex":0},"schema":"https://github.com/citation-style-language/schema/raw/master/csl-citation.json"}</w:instrText>
      </w:r>
      <w:r>
        <w:fldChar w:fldCharType="separate"/>
      </w:r>
      <w:r w:rsidR="005F485C" w:rsidRPr="005F485C">
        <w:rPr>
          <w:noProof/>
        </w:rPr>
        <w:t>(Grebmeier et al. 2006; Mueter and Litzow 2008)</w:t>
      </w:r>
      <w:r>
        <w:fldChar w:fldCharType="end"/>
      </w:r>
      <w:r>
        <w:t>.</w:t>
      </w:r>
      <w:r w:rsidR="009166E4">
        <w:t xml:space="preserve"> </w:t>
      </w:r>
      <w:r w:rsidR="009166E4">
        <w:t xml:space="preserve">Increasing species richness </w:t>
      </w:r>
      <w:r w:rsidR="00680E4E">
        <w:t xml:space="preserve">is probable </w:t>
      </w:r>
      <w:r w:rsidR="009166E4">
        <w:t xml:space="preserve">as spatial distributions of species expand northward and marine water temperatures increase </w:t>
      </w:r>
      <w:r w:rsidR="009166E4">
        <w:fldChar w:fldCharType="begin" w:fldLock="1"/>
      </w:r>
      <w:r w:rsidR="009166E4">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mendeley":{"formattedCitation":"(Hiddink and ter Hofstede 2008)","plainTextFormattedCitation":"(Hiddink and ter Hofstede 2008)","previouslyFormattedCitation":"(Hiddink and ter Hofstede 2008)"},"properties":{"noteIndex":0},"schema":"https://github.com/citation-style-language/schema/raw/master/csl-citation.json"}</w:instrText>
      </w:r>
      <w:r w:rsidR="009166E4">
        <w:fldChar w:fldCharType="separate"/>
      </w:r>
      <w:r w:rsidR="009166E4" w:rsidRPr="00DD432C">
        <w:rPr>
          <w:noProof/>
        </w:rPr>
        <w:t>(Hiddink and ter Hofstede 2008)</w:t>
      </w:r>
      <w:r w:rsidR="009166E4">
        <w:fldChar w:fldCharType="end"/>
      </w:r>
      <w:r w:rsidR="009166E4">
        <w:t>.</w:t>
      </w:r>
      <w:r w:rsidR="00680E4E">
        <w:t xml:space="preserve"> </w:t>
      </w:r>
      <w:r w:rsidR="00680E4E">
        <w:t>Changes to both inter- and intra-annual species richness have potential to affect the Prudhoe Bay species composition.</w:t>
      </w:r>
    </w:p>
    <w:p w14:paraId="1E8A05E5" w14:textId="657ED795" w:rsidR="006E7420" w:rsidRDefault="003A5175" w:rsidP="006E7420">
      <w:pPr>
        <w:ind w:firstLine="720"/>
      </w:pPr>
      <w:commentRangeStart w:id="16"/>
      <w:r>
        <w:t xml:space="preserve">Though no major changes in species composition because of increased rare species abundance are likely, three rare species showed significant changes over time. </w:t>
      </w:r>
      <w:r w:rsidR="002A5261">
        <w:t>The two rare species that increas</w:t>
      </w:r>
      <w:r w:rsidR="00D01B86">
        <w:t>ed</w:t>
      </w:r>
      <w:r w:rsidR="002A5261">
        <w:t xml:space="preserve"> in abundance (Slimy Sculpin and Burbot) are freshwater species, demonstrating either a potential shift in acceptable nearshore environmental conditions or possibly an expansion in the freshwater populations as individuals search for new habitat. </w:t>
      </w:r>
      <w:r w:rsidR="00941FE4">
        <w:t xml:space="preserve">Spatial range expansion by </w:t>
      </w:r>
      <w:r w:rsidR="00EA2BC3">
        <w:t xml:space="preserve">freshwater </w:t>
      </w:r>
      <w:r w:rsidR="00941FE4">
        <w:t xml:space="preserve">fishes </w:t>
      </w:r>
      <w:r w:rsidR="00EA2BC3">
        <w:t xml:space="preserve">into the marginal estuarine habitat could </w:t>
      </w:r>
      <w:r w:rsidR="00941FE4">
        <w:t xml:space="preserve">be reflective of </w:t>
      </w:r>
      <w:r w:rsidR="00EA2BC3">
        <w:t>favorable recruitment conditions in local rivers</w:t>
      </w:r>
      <w:r w:rsidR="001D24E0">
        <w:t xml:space="preserve"> </w:t>
      </w:r>
      <w:r w:rsidR="001D24E0">
        <w:fldChar w:fldCharType="begin" w:fldLock="1"/>
      </w:r>
      <w:r w:rsidR="00152CE7">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1D24E0">
        <w:fldChar w:fldCharType="separate"/>
      </w:r>
      <w:r w:rsidR="001D24E0" w:rsidRPr="001D24E0">
        <w:rPr>
          <w:noProof/>
        </w:rPr>
        <w:t>(Lehodey et al. 2006)</w:t>
      </w:r>
      <w:r w:rsidR="001D24E0">
        <w:fldChar w:fldCharType="end"/>
      </w:r>
      <w:r w:rsidR="00EA2BC3">
        <w:t xml:space="preserve">. </w:t>
      </w:r>
      <w:r w:rsidR="00CD5B53">
        <w:t xml:space="preserve">Alternatively, the increase in river discharge could be displacing and transporting freshwater fishes into the Sagavanirktok </w:t>
      </w:r>
      <w:r w:rsidR="00CD5B53">
        <w:lastRenderedPageBreak/>
        <w:t xml:space="preserve">River delta. </w:t>
      </w:r>
      <w:r w:rsidR="002A5261">
        <w:t xml:space="preserve">The rare species that has declined (Bering Cisco) is anadromous and has not been captured since a single sample in 2015. </w:t>
      </w:r>
      <w:commentRangeEnd w:id="16"/>
      <w:r w:rsidR="00680E4E">
        <w:rPr>
          <w:rStyle w:val="CommentReference"/>
        </w:rPr>
        <w:commentReference w:id="16"/>
      </w:r>
    </w:p>
    <w:p w14:paraId="78FC37BC" w14:textId="38B37618" w:rsidR="00203F55" w:rsidRDefault="009B099E" w:rsidP="003D6F1D">
      <w:pPr>
        <w:ind w:firstLine="540"/>
        <w:rPr>
          <w:rFonts w:cs="Times New Roman"/>
        </w:rPr>
      </w:pPr>
      <w:r>
        <w:rPr>
          <w:rFonts w:cs="Times New Roman"/>
        </w:rPr>
        <w:t xml:space="preserve">In addition to increasing species richness, the species composition of Prudhoe Bay fishes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despite existing in a dynamic environment. </w:t>
      </w:r>
      <w:r w:rsidR="000048CA">
        <w:t xml:space="preserve">Prevailing 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1B5948">
        <w:t>, it is especially notable that annual</w:t>
      </w:r>
      <w:r>
        <w:t xml:space="preserve"> w</w:t>
      </w:r>
      <w:r w:rsidRPr="00613195">
        <w:t>ater temperature</w:t>
      </w:r>
      <w:r>
        <w:t xml:space="preserve"> </w:t>
      </w:r>
      <w:r w:rsidR="001B5948">
        <w:t xml:space="preserve">became approximately </w:t>
      </w:r>
      <w:r>
        <w:t>1.4</w:t>
      </w:r>
      <w:r>
        <w:rPr>
          <w:rFonts w:ascii="Calibri" w:hAnsi="Calibri" w:cs="Calibri"/>
        </w:rPr>
        <w:t>°</w:t>
      </w:r>
      <w:r>
        <w:t xml:space="preserve"> C warmer</w:t>
      </w:r>
      <w:r w:rsidR="001B5948">
        <w:t xml:space="preserve">. </w:t>
      </w:r>
      <w:r w:rsidR="002205E6">
        <w:t>Species compositions models demonstrated that catch abundances were substantially influenced by water temperature. On an individual species level, w</w:t>
      </w:r>
      <w:r>
        <w:t xml:space="preserve">ater temperature positively affects growth parameters of whitefishes and parabolically influences the growth of cool-water adapted Arctic Cod, maximizing Arctic Cod growth around 5 </w:t>
      </w:r>
      <w:r>
        <w:rPr>
          <w:rFonts w:ascii="Calibri" w:hAnsi="Calibri" w:cs="Calibri"/>
        </w:rPr>
        <w:t>°</w:t>
      </w:r>
      <w:r>
        <w:t xml:space="preserve">C </w:t>
      </w:r>
      <w:r>
        <w:fldChar w:fldCharType="begin" w:fldLock="1"/>
      </w:r>
      <w:r w:rsidR="00B353C3">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both significantly changed in annual abundance and were associated with water temperature:</w:t>
      </w:r>
      <w:r>
        <w:rPr>
          <w:rFonts w:cs="Times New Roman"/>
        </w:rPr>
        <w:t xml:space="preserve"> Broad Whitefish, Fourhorn Sculpin, and Saffron Cod 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8D64F4">
        <w:rPr>
          <w:rFonts w:cs="Times New Roman"/>
        </w:rPr>
        <w:t xml:space="preserve">While many species were positively associated with water temperature, further increases could push fish past optimal metabolic conditions or </w:t>
      </w:r>
      <w:r w:rsidR="003D6F1D">
        <w:rPr>
          <w:rFonts w:cs="Times New Roman"/>
        </w:rPr>
        <w:t>cause detrimental species interactions (e.g., increased trophic competition;</w:t>
      </w:r>
      <w:r w:rsidR="008D64F4">
        <w:rPr>
          <w:rFonts w:cs="Times New Roman"/>
        </w:rPr>
        <w:t xml:space="preserve"> </w:t>
      </w:r>
      <w:r w:rsidR="008D64F4">
        <w:rPr>
          <w:rFonts w:cs="Times New Roman"/>
        </w:rPr>
        <w:fldChar w:fldCharType="begin" w:fldLock="1"/>
      </w:r>
      <w:r w:rsidR="003D6F1D">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p>
    <w:p w14:paraId="03C7BDE8" w14:textId="495FD2AF"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w:t>
      </w:r>
      <w:r w:rsidR="001B5948">
        <w:lastRenderedPageBreak/>
        <w:t xml:space="preserve">the course of the study. While river discharge appeared </w:t>
      </w:r>
      <w:r w:rsidR="008E3A86">
        <w:t xml:space="preserve">only </w:t>
      </w:r>
      <w:r w:rsidR="001B5948">
        <w:t xml:space="preserve">to be minorly influential to models of species composition, the amount of freshwater input to nearshore areas strongly affects the levels of other variables (i.e., salinity, temperature) and it is difficult to separate multicollinearity between variables. </w:t>
      </w:r>
      <w:r w:rsidR="0071769E">
        <w:t xml:space="preserve">River discharge </w:t>
      </w:r>
      <w:r w:rsidR="00203F55">
        <w:t>affects estuarine species composition and</w:t>
      </w:r>
      <w:r w:rsidR="0071769E">
        <w:t xml:space="preserve"> contributes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mean that the significant changes in Sagavanirktok River discharge have the potential to disrupt fish community composition. </w:t>
      </w:r>
    </w:p>
    <w:p w14:paraId="407074A6" w14:textId="01B0F078" w:rsidR="0079230F" w:rsidRDefault="0079230F" w:rsidP="00DD441B">
      <w:pPr>
        <w:ind w:firstLine="540"/>
      </w:pPr>
      <w:r w:rsidRPr="00613195">
        <w:t xml:space="preserve">We found a significant </w:t>
      </w:r>
      <w:r>
        <w:t xml:space="preserve">increase </w:t>
      </w:r>
      <w:r w:rsidRPr="00613195">
        <w:t xml:space="preserve">in easterly winds </w:t>
      </w:r>
      <w:r>
        <w:t xml:space="preserve">over time and associations between wind direction and species composition. </w:t>
      </w:r>
      <w:r w:rsidR="009B099E">
        <w:t>The change towards easterly winds increases the occurrence of marine upwelling events which lowers local water levels and bring</w:t>
      </w:r>
      <w:r>
        <w:t>s</w:t>
      </w:r>
      <w:r w:rsidR="009B099E">
        <w:t xml:space="preserve"> nutrient-rich, high-saline water towards nearshore regions </w:t>
      </w:r>
      <w:r w:rsidR="009B099E">
        <w:fldChar w:fldCharType="begin" w:fldLock="1"/>
      </w:r>
      <w:r w:rsidR="009B099E">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xml:space="preserve">. Easterly winds also facilitate the transport of juvenile Arctic Cisco from the Mackenzie River while hindering movements of fish from the Colville River </w:t>
      </w:r>
      <w:r w:rsidR="009B099E">
        <w:fldChar w:fldCharType="begin" w:fldLock="1"/>
      </w:r>
      <w:r w:rsidR="009B099E">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ould benefit from increased easterly winds while Least Cisco abundance would decrease. </w:t>
      </w:r>
      <w:r>
        <w:t xml:space="preserve">Wind direction </w:t>
      </w:r>
      <w:r w:rsidR="001B5948" w:rsidRPr="00613195">
        <w:t xml:space="preserve">in Prudhoe Bay </w:t>
      </w:r>
      <w:r w:rsidR="002205E6">
        <w:t xml:space="preserve">also </w:t>
      </w:r>
      <w:r>
        <w:t xml:space="preserve">strongly </w:t>
      </w:r>
      <w:r w:rsidR="001B5948" w:rsidRPr="00613195">
        <w:t>affect</w:t>
      </w:r>
      <w:r>
        <w:t>s local salinity</w:t>
      </w:r>
      <w:r w:rsidR="001B5948" w:rsidRPr="00613195">
        <w:t xml:space="preserve"> by </w:t>
      </w:r>
      <w:r>
        <w:t xml:space="preserve">causing </w:t>
      </w:r>
      <w:r w:rsidR="001B5948" w:rsidRPr="00613195">
        <w:t xml:space="preserve">upwelling or intrusions </w:t>
      </w:r>
      <w:r>
        <w:t xml:space="preserve">of </w:t>
      </w:r>
      <w:r w:rsidR="001B5948" w:rsidRPr="00613195">
        <w:t xml:space="preserve">marine waters to either retreat or advance shoreward. </w:t>
      </w:r>
    </w:p>
    <w:p w14:paraId="607EC04C" w14:textId="66AD28C5" w:rsidR="009B099E" w:rsidRDefault="008E3A86" w:rsidP="00F1109C">
      <w:pPr>
        <w:ind w:firstLine="540"/>
        <w:rPr>
          <w:rFonts w:cs="Times New Roman"/>
        </w:rPr>
      </w:pPr>
      <w:r>
        <w:rPr>
          <w:rFonts w:cs="Times New Roman"/>
        </w:rPr>
        <w:t xml:space="preserve">While salinity did not significantly change over the study, it was very important to all models of species composition. </w:t>
      </w:r>
      <w:r w:rsidR="009B099E">
        <w:rPr>
          <w:rFonts w:cs="Times New Roman"/>
        </w:rPr>
        <w:t>We found that salinity greatly affected species composition, in the expected manner of 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w:t>
      </w:r>
      <w:r w:rsidR="009B099E">
        <w:lastRenderedPageBreak/>
        <w:t xml:space="preserve">locations by extending or retracting freshwater plumes, which affects osmoregulation and feeding rates </w:t>
      </w:r>
      <w:r w:rsidR="009B099E">
        <w:fldChar w:fldCharType="begin" w:fldLock="1"/>
      </w:r>
      <w:r w:rsidR="009B099E">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partly responsible for distinct spatial patterns: because each sampling station had a unique salinity profile, differences in species composition among stations were distinct in the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ar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positioned for increased environmental variability </w:t>
      </w:r>
      <w:r w:rsidR="009B099E">
        <w:rPr>
          <w:rFonts w:cs="Times New Roman"/>
        </w:rPr>
        <w:fldChar w:fldCharType="begin" w:fldLock="1"/>
      </w:r>
      <w:r w:rsidR="009B099E">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Several species significantly changed in abundance and also were influenced by salinity:</w:t>
      </w:r>
      <w:r w:rsidR="000048CA" w:rsidRPr="000048CA">
        <w:t xml:space="preserve"> </w:t>
      </w:r>
      <w:r w:rsidR="000048CA">
        <w:rPr>
          <w:rFonts w:cs="Times New Roman"/>
        </w:rPr>
        <w:t xml:space="preserve">Humpback Whitefish and Least Cisco were </w:t>
      </w:r>
      <w:r w:rsidR="000048CA" w:rsidRPr="000048CA">
        <w:rPr>
          <w:rFonts w:cs="Times New Roman"/>
        </w:rPr>
        <w:t>negatively associated with salinity</w:t>
      </w:r>
      <w:r w:rsidR="009B099E">
        <w:rPr>
          <w:rFonts w:cs="Times New Roman"/>
        </w:rPr>
        <w:t>, and Saffron Cod was positively associated with salinity.</w:t>
      </w:r>
      <w:r w:rsidR="000048CA">
        <w:t xml:space="preserve"> </w:t>
      </w:r>
      <w:r w:rsidR="009B099E">
        <w:t xml:space="preserve">Local salinity conditions are also highly dependent upon other variables such as wind direction and </w:t>
      </w:r>
      <w:r w:rsidR="007E2C29">
        <w:t>river discharge. Thus</w:t>
      </w:r>
      <w:r w:rsidR="009B099E">
        <w:t xml:space="preserve">, because </w:t>
      </w:r>
      <w:r w:rsidR="009B099E" w:rsidRPr="00613195">
        <w:t xml:space="preserve">salinity was deemed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future changes to wind patterns and regional precipitation will affect fishes by altering local salinity</w:t>
      </w:r>
      <w:r w:rsidR="009B099E">
        <w:t xml:space="preserve"> </w:t>
      </w:r>
      <w:r w:rsidR="009B099E">
        <w:fldChar w:fldCharType="begin" w:fldLock="1"/>
      </w:r>
      <w:r w:rsidR="009B099E">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56B4C37F"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sidR="00F5556E">
        <w:rPr>
          <w:rFonts w:cs="Times New Roman"/>
        </w:rPr>
        <w:t xml:space="preserve">able to be </w:t>
      </w:r>
      <w:r>
        <w:rPr>
          <w:rFonts w:cs="Times New Roman"/>
        </w:rPr>
        <w:t xml:space="preserve">examined in this study was sea ice </w:t>
      </w:r>
      <w:r w:rsidR="004126AC">
        <w:rPr>
          <w:rFonts w:cs="Times New Roman"/>
        </w:rPr>
        <w:t>(</w:t>
      </w:r>
      <w:r>
        <w:rPr>
          <w:rFonts w:cs="Times New Roman"/>
        </w:rPr>
        <w:t>extent and duration</w:t>
      </w:r>
      <w:r w:rsidR="004126AC">
        <w:rPr>
          <w:rFonts w:cs="Times New Roman"/>
        </w:rPr>
        <w:t>)</w:t>
      </w:r>
      <w:r>
        <w:rPr>
          <w:rFonts w:cs="Times New Roman"/>
        </w:rPr>
        <w:t xml:space="preserve">.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and known to affect nearshore turbidity</w:t>
      </w:r>
      <w:r w:rsidR="00957524">
        <w:rPr>
          <w:rFonts w:cs="Times New Roman"/>
        </w:rPr>
        <w:t xml:space="preserve"> </w:t>
      </w:r>
      <w:r w:rsidR="00957524">
        <w:rPr>
          <w:rFonts w:cs="Times New Roman"/>
        </w:rPr>
        <w:fldChar w:fldCharType="begin" w:fldLock="1"/>
      </w:r>
      <w:r w:rsidR="00E1440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radstreet and Cross 1982; Gradinger and Bluhm 2004; Bonsell and Dunton 2018)","plainTextFormattedCitation":"(Bradstreet and Cross 1982; Gradinger and Bluhm 2004; Bonsell and Dunton 2018)","previouslyFormattedCitation":"(Bradstreet and Cross 1982; Gradinger and Bluhm 2004; Bonsell and Dunton 2018)"},"properties":{"noteIndex":0},"schema":"https://github.com/citation-style-language/schema/raw/master/csl-citation.json"}</w:instrText>
      </w:r>
      <w:r w:rsidR="00957524">
        <w:rPr>
          <w:rFonts w:cs="Times New Roman"/>
        </w:rPr>
        <w:fldChar w:fldCharType="separate"/>
      </w:r>
      <w:r w:rsidR="00E14403" w:rsidRPr="00E14403">
        <w:rPr>
          <w:rFonts w:cs="Times New Roman"/>
          <w:noProof/>
        </w:rPr>
        <w:t xml:space="preserve">(Bradstreet and Cross 1982; Gradinger </w:t>
      </w:r>
      <w:r w:rsidR="00E14403" w:rsidRPr="00E14403">
        <w:rPr>
          <w:rFonts w:cs="Times New Roman"/>
          <w:noProof/>
        </w:rPr>
        <w:lastRenderedPageBreak/>
        <w:t>and Bluhm 2004; Bonsell and Dunton 2018)</w:t>
      </w:r>
      <w:r w:rsidR="00957524">
        <w:rPr>
          <w:rFonts w:cs="Times New Roman"/>
        </w:rPr>
        <w:fldChar w:fldCharType="end"/>
      </w:r>
      <w:r w:rsidR="004126AC">
        <w:rPr>
          <w:rFonts w:cs="Times New Roman"/>
        </w:rPr>
        <w:t xml:space="preserve">. </w:t>
      </w:r>
      <w:r>
        <w:rPr>
          <w:rFonts w:cs="Times New Roman"/>
        </w:rPr>
        <w:t>Researchers are currently processing high-resolution shorefast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coarse-scale ice coverage </w:t>
      </w:r>
      <w:r>
        <w:rPr>
          <w:rFonts w:cs="Times New Roman"/>
        </w:rPr>
        <w:t xml:space="preserve">did not show a relationship between species composition and regional sea ice indices. Future research should examine whether declines in sea ice influence patterns in species abundance. </w:t>
      </w:r>
    </w:p>
    <w:p w14:paraId="40B940F3" w14:textId="2A95788F" w:rsidR="003C2B9A" w:rsidRDefault="002205E6" w:rsidP="00F1109C">
      <w:pPr>
        <w:ind w:firstLine="720"/>
        <w:rPr>
          <w:rFonts w:cs="Times New Roman"/>
        </w:rPr>
      </w:pPr>
      <w:r>
        <w:rPr>
          <w:rStyle w:val="tl8wme"/>
        </w:rPr>
        <w:t xml:space="preserve">While the multivariate methods used in this study parsed out the individual effects of each environmental variable, correlation between variables remains a difficult challenge to assign effects. To address issues of correlation, we used a variety of univariate and multivariate approaches to determine whether influence of environmental conditions, as well as a high threshold for multicollinearity.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un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r w:rsidR="003C2B9A">
        <w:rPr>
          <w:rFonts w:cs="Times New Roman"/>
        </w:rPr>
        <w:t xml:space="preserve">. </w:t>
      </w:r>
    </w:p>
    <w:p w14:paraId="52081ED4" w14:textId="65F023DB" w:rsidR="00152CE7" w:rsidRDefault="00782745" w:rsidP="00782745">
      <w:pPr>
        <w:ind w:firstLine="540"/>
        <w:rPr>
          <w:rFonts w:cs="Times New Roman"/>
        </w:rPr>
      </w:pPr>
      <w:r>
        <w:rPr>
          <w:rFonts w:cs="Times New Roman"/>
        </w:rPr>
        <w:t>While this study did not address ages or age-structures of fish species, many of the fish captured were juveniles, with the nearshore environment of Prudhoe Bay providing an important habitat for many early-life stage fishes</w:t>
      </w:r>
      <w:r w:rsidR="00BB4A81">
        <w:rPr>
          <w:rFonts w:cs="Times New Roman"/>
        </w:rPr>
        <w:t xml:space="preserve"> </w:t>
      </w:r>
      <w:r w:rsidR="00BB4A81">
        <w:rPr>
          <w:rFonts w:cs="Times New Roman"/>
        </w:rPr>
        <w:fldChar w:fldCharType="begin" w:fldLock="1"/>
      </w:r>
      <w:r w:rsidR="005858E9">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w:t>
      </w:r>
      <w:r w:rsidRPr="003622D7">
        <w:rPr>
          <w:rFonts w:cs="Times New Roman"/>
        </w:rPr>
        <w:lastRenderedPageBreak/>
        <w:t xml:space="preserve">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495054">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Pr>
          <w:rFonts w:cs="Times New Roman"/>
        </w:rPr>
        <w:t>, c</w:t>
      </w:r>
      <w:r w:rsidRPr="003622D7">
        <w:rPr>
          <w:rFonts w:cs="Times New Roman"/>
        </w:rPr>
        <w:t>omprise</w:t>
      </w:r>
      <w:r>
        <w:rPr>
          <w:rFonts w:cs="Times New Roman"/>
        </w:rPr>
        <w:t>d of</w:t>
      </w:r>
      <w:r w:rsidRPr="003622D7">
        <w:rPr>
          <w:rFonts w:cs="Times New Roman"/>
        </w:rPr>
        <w:t xml:space="preserve"> a gradient of 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for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A63EF4">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mendeley":{"formattedCitation":"(Cyrus and Blaber 1987; Thorpe 1994)","plainTextFormattedCitation":"(Cyrus and Blaber 1987; Thorpe 1994)","previouslyFormattedCitation":"(Cyrus and Blaber 1987; Thorpe 1994)"},"properties":{"noteIndex":0},"schema":"https://github.com/citation-style-language/schema/raw/master/csl-citation.json"}</w:instrText>
      </w:r>
      <w:r w:rsidR="00495054">
        <w:rPr>
          <w:rFonts w:cs="Times New Roman"/>
        </w:rPr>
        <w:fldChar w:fldCharType="separate"/>
      </w:r>
      <w:r w:rsidR="00495054" w:rsidRPr="00495054">
        <w:rPr>
          <w:rFonts w:cs="Times New Roman"/>
          <w:noProof/>
        </w:rPr>
        <w:t>(Cyrus and Blaber 1987; Thorpe 1994)</w:t>
      </w:r>
      <w:r w:rsidR="00495054">
        <w:rPr>
          <w:rFonts w:cs="Times New Roman"/>
        </w:rPr>
        <w:fldChar w:fldCharType="end"/>
      </w:r>
      <w:r w:rsidRPr="003622D7">
        <w:rPr>
          <w:rFonts w:cs="Times New Roman"/>
        </w:rPr>
        <w:t>.</w:t>
      </w:r>
      <w:r>
        <w:rPr>
          <w:rFonts w:cs="Times New Roman"/>
        </w:rPr>
        <w:t xml:space="preserve"> Changes to </w:t>
      </w:r>
      <w:r w:rsidR="00BB4A81">
        <w:rPr>
          <w:rFonts w:cs="Times New Roman"/>
        </w:rPr>
        <w:t xml:space="preserve">these </w:t>
      </w:r>
      <w:r>
        <w:rPr>
          <w:rFonts w:cs="Times New Roman"/>
        </w:rPr>
        <w:t xml:space="preserve">environmental conditions or to the community structure of populations </w:t>
      </w:r>
      <w:r w:rsidR="004F7E11">
        <w:rPr>
          <w:rFonts w:cs="Times New Roman"/>
        </w:rPr>
        <w:t>may</w:t>
      </w:r>
      <w:r>
        <w:rPr>
          <w:rFonts w:cs="Times New Roman"/>
        </w:rPr>
        <w:t xml:space="preserve"> have a detrimental effect upon the </w:t>
      </w:r>
      <w:r w:rsidR="00152CE7">
        <w:rPr>
          <w:rFonts w:cs="Times New Roman"/>
        </w:rPr>
        <w:t xml:space="preserve">recruitment of </w:t>
      </w:r>
      <w:r>
        <w:rPr>
          <w:rFonts w:cs="Times New Roman"/>
        </w:rPr>
        <w:t xml:space="preserve">juveniles of many species. </w:t>
      </w:r>
      <w:r w:rsidR="00152CE7">
        <w:rPr>
          <w:rFonts w:cs="Times New Roman"/>
        </w:rPr>
        <w:t xml:space="preserve">Future studies are recommended to assess the impacts of a changing climate upon juvenile recruitment. </w:t>
      </w:r>
    </w:p>
    <w:p w14:paraId="1FC01F00" w14:textId="3AB41D6B" w:rsidR="001E21F6" w:rsidRDefault="00BB4A81" w:rsidP="009668DD">
      <w:pPr>
        <w:ind w:firstLine="720"/>
        <w:rPr>
          <w:rFonts w:cs="Times New Roman"/>
        </w:rPr>
      </w:pPr>
      <w:r>
        <w:rPr>
          <w:rFonts w:cs="Times New Roman"/>
        </w:rPr>
        <w:t>W</w:t>
      </w:r>
      <w:r w:rsidR="00AA1D7A">
        <w:rPr>
          <w:rFonts w:cs="Times New Roman"/>
        </w:rPr>
        <w:t xml:space="preserve">e </w:t>
      </w:r>
      <w:r>
        <w:rPr>
          <w:rFonts w:cs="Times New Roman"/>
        </w:rPr>
        <w:t>presumed</w:t>
      </w:r>
      <w:r w:rsidR="00AA1D7A">
        <w:rPr>
          <w:rFonts w:cs="Times New Roman"/>
        </w:rPr>
        <w:t xml:space="preserve"> that </w:t>
      </w:r>
      <w:r w:rsidR="001E21F6">
        <w:rPr>
          <w:rFonts w:cs="Times New Roman"/>
        </w:rPr>
        <w:t xml:space="preserve">trends in </w:t>
      </w:r>
      <w:r w:rsidR="006D029F">
        <w:rPr>
          <w:rFonts w:cs="Times New Roman"/>
        </w:rPr>
        <w:t xml:space="preserve">project </w:t>
      </w:r>
      <w:r w:rsidR="001E21F6">
        <w:rPr>
          <w:rFonts w:cs="Times New Roman"/>
        </w:rPr>
        <w:t xml:space="preserve">catches were reflective of local abundance and not a function of changing sampling efficiency. </w:t>
      </w:r>
      <w:r w:rsidR="00546287">
        <w:rPr>
          <w:rFonts w:cs="Times New Roman"/>
        </w:rPr>
        <w:t xml:space="preserve">For example, </w:t>
      </w:r>
      <w:r w:rsidR="00152CE7">
        <w:rPr>
          <w:rFonts w:cs="Times New Roman"/>
        </w:rPr>
        <w:t xml:space="preserve">we assumed that </w:t>
      </w:r>
      <w:r w:rsidR="00546287">
        <w:rPr>
          <w:rFonts w:cs="Times New Roman"/>
        </w:rPr>
        <w:t xml:space="preserve">changes in assemblage </w:t>
      </w:r>
      <w:bookmarkStart w:id="17" w:name="_GoBack"/>
      <w:bookmarkEnd w:id="17"/>
      <w:r w:rsidR="00546287">
        <w:rPr>
          <w:rFonts w:cs="Times New Roman"/>
        </w:rPr>
        <w:t xml:space="preserve">structure at different wind conditions were reflective of fish distributional movement patterns </w:t>
      </w:r>
      <w:r w:rsidR="006D029F">
        <w:rPr>
          <w:rFonts w:cs="Times New Roman"/>
        </w:rPr>
        <w:t xml:space="preserve">in response to wind </w:t>
      </w:r>
      <w:r w:rsidR="00546287">
        <w:rPr>
          <w:rFonts w:cs="Times New Roman"/>
        </w:rPr>
        <w:t xml:space="preserve">and not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r w:rsidR="001E21F6">
        <w:rPr>
          <w:rFonts w:cs="Times New Roman"/>
        </w:rPr>
        <w:t>.</w:t>
      </w:r>
      <w:r w:rsidR="000264AB">
        <w:rPr>
          <w:rFonts w:cs="Times New Roman"/>
        </w:rPr>
        <w:t xml:space="preserve"> </w:t>
      </w:r>
    </w:p>
    <w:p w14:paraId="5FC2AFA9" w14:textId="2B543121" w:rsidR="005858E9" w:rsidRDefault="009B0AF7" w:rsidP="005858E9">
      <w:pPr>
        <w:ind w:firstLine="540"/>
        <w:rPr>
          <w:rFonts w:cs="Times New Roman"/>
        </w:rPr>
      </w:pPr>
      <w:r>
        <w:rPr>
          <w:rFonts w:cs="Times New Roman"/>
        </w:rPr>
        <w:lastRenderedPageBreak/>
        <w:t xml:space="preserve">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sidR="00A63EF4">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Thus, despite natural variability and increasing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further,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 </w:t>
      </w:r>
      <w:r w:rsidR="00F1109C">
        <w:rPr>
          <w:rFonts w:cs="Times New Roman"/>
        </w:rPr>
        <w:fldChar w:fldCharType="begin" w:fldLock="1"/>
      </w:r>
      <w:r w:rsidR="00F1109C">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sidR="00F1109C">
        <w:rPr>
          <w:rFonts w:cs="Times New Roman"/>
        </w:rPr>
        <w:fldChar w:fldCharType="separate"/>
      </w:r>
      <w:r w:rsidR="00F1109C" w:rsidRPr="00412B3E">
        <w:rPr>
          <w:rFonts w:cs="Times New Roman"/>
          <w:noProof/>
        </w:rPr>
        <w:t>(Warwick and Clarke 1993)</w:t>
      </w:r>
      <w:r w:rsidR="00F1109C">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957524">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number-of-pages":"5821-5853","title":"Climate change and control of the southeastern Bering Sea pelagic ecosystem","type":"book","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1B6D7D">
        <w:rPr>
          <w:rFonts w:cs="Times New Roman"/>
        </w:rPr>
        <w:t xml:space="preserve">Continued monitoring of </w:t>
      </w:r>
      <w:r w:rsidR="00C079D3">
        <w:rPr>
          <w:rFonts w:cs="Times New Roman"/>
        </w:rPr>
        <w:t>nearshore Beaufort Sea</w:t>
      </w:r>
      <w:r w:rsidR="001B6D7D">
        <w:rPr>
          <w:rFonts w:cs="Times New Roman"/>
        </w:rPr>
        <w:t xml:space="preserve"> fish populations will allow for insight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 xml:space="preserve">respond to perturbations in their natural environment. </w:t>
      </w:r>
    </w:p>
    <w:p w14:paraId="43A76ADA" w14:textId="08BAFE7F" w:rsidR="005858E9" w:rsidRDefault="005858E9" w:rsidP="009B0AF7">
      <w:pPr>
        <w:ind w:firstLine="540"/>
        <w:rPr>
          <w:rFonts w:cs="Times New Roman"/>
        </w:rPr>
      </w:pPr>
      <w:commentRangeStart w:id="18"/>
      <w:commentRangeEnd w:id="18"/>
    </w:p>
    <w:p w14:paraId="77F52244" w14:textId="77777777" w:rsidR="009B099E" w:rsidRDefault="009B099E" w:rsidP="009B0AF7">
      <w:pPr>
        <w:ind w:firstLine="540"/>
        <w:rPr>
          <w:rFonts w:cs="Times New Roman"/>
        </w:rPr>
      </w:pPr>
    </w:p>
    <w:p w14:paraId="6909AA7E" w14:textId="77777777" w:rsidR="00552EB0" w:rsidRDefault="00552EB0" w:rsidP="009B0AF7">
      <w:pPr>
        <w:ind w:firstLine="540"/>
        <w:rPr>
          <w:rFonts w:cs="Times New Roman"/>
        </w:rPr>
      </w:pPr>
    </w:p>
    <w:p w14:paraId="3C863798" w14:textId="3D61B92C" w:rsidR="00552EB0" w:rsidRDefault="00552EB0" w:rsidP="009B0AF7">
      <w:pPr>
        <w:ind w:firstLine="540"/>
        <w:rPr>
          <w:rFonts w:cs="Times New Roman"/>
        </w:rPr>
        <w:sectPr w:rsidR="00552EB0" w:rsidSect="0030672C">
          <w:footerReference w:type="default" r:id="rId11"/>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19" w:name="_Toc510712063"/>
      <w:r>
        <w:lastRenderedPageBreak/>
        <w:t>Literature Cited</w:t>
      </w:r>
      <w:bookmarkEnd w:id="19"/>
    </w:p>
    <w:p w14:paraId="1E05E81E" w14:textId="19247C41" w:rsidR="008D64F4" w:rsidRPr="008D64F4" w:rsidRDefault="00B448CE" w:rsidP="008D64F4">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8D64F4" w:rsidRPr="008D64F4">
        <w:rPr>
          <w:rFonts w:cs="Times New Roman"/>
          <w:noProof/>
          <w:szCs w:val="24"/>
        </w:rPr>
        <w:t>Anderson, M. J. 2001. A new method for non-parametric multivariate analysis of variance. Austral Ecology 26:32–46.</w:t>
      </w:r>
    </w:p>
    <w:p w14:paraId="63A6767A"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041C0D47"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Bai, J., and P. Perron. 2003. Computation and analysis of multiple structural change models. Journal of Applied Econometrics 18(1):1–22.</w:t>
      </w:r>
    </w:p>
    <w:p w14:paraId="4335FFEF"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09A854EF"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von Biela, V. R., C. E. Zimmerman, B. R. Cohn, and J. M. Welker. 2013. Terrestrial and marine trophic pathways support young-of-year growth in a nearshore Arctic fish. Polar Biology 36(1):137–146.</w:t>
      </w:r>
    </w:p>
    <w:p w14:paraId="19CF17E3"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Bisson, P. A., J. B. Dunham, and G. H. Reeves. 2009. Freshwater ecosystems and resilience of Pacific salmon: habitat management based on natural variability. Ecology and Society 14(1):45.</w:t>
      </w:r>
    </w:p>
    <w:p w14:paraId="38D428BF"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Bœuf, G., and P. Payan. 2001. How should salinity influence fish growth? Comparative Biochemistry and Physiology - Part C Toxicology and Pharmacology 130(4):411–423.</w:t>
      </w:r>
    </w:p>
    <w:p w14:paraId="3E2BF397"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1336.</w:t>
      </w:r>
    </w:p>
    <w:p w14:paraId="372CB748"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49800D50"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Bradstreet, M. S. W., and W. E. Cross. 1982. Trophic relationships at high Arctic ice edges. Arctic 35(1):1–12.</w:t>
      </w:r>
    </w:p>
    <w:p w14:paraId="508B8CD4"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Carpenter, S. R., J. J. Cole, M. L. Pace, R. Batt, W. A. Brock, T. Cline, J. Coloso, J. R. Hodgson, J. F. Kitchell, D. A. Seekell, L. Smith, and B. Weidel. 2011. Early warnings of regime shifts: A whole-ecosystem experiment. Science 332(6033):1079–1082.</w:t>
      </w:r>
    </w:p>
    <w:p w14:paraId="14A687E5"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 xml:space="preserve">Clarke, K. R. 1993. Non-parametric multivariate analyses of changes in community structure </w:t>
      </w:r>
      <w:r w:rsidRPr="008D64F4">
        <w:rPr>
          <w:rFonts w:cs="Times New Roman"/>
          <w:noProof/>
          <w:szCs w:val="24"/>
        </w:rPr>
        <w:lastRenderedPageBreak/>
        <w:t>(1988):117–143.</w:t>
      </w:r>
    </w:p>
    <w:p w14:paraId="53B81EBA"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Collie, J. S., A. D. Wood, and H. P. Jeffries. 2008. Long-term shifts in the species composition of a coastal fish community. Canadian Journal of Fisheries and Aquatic Sciences 65(7):1352–1365.</w:t>
      </w:r>
    </w:p>
    <w:p w14:paraId="597FAACC"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Costa, M. J., R. Vasconcelos, J. L. Costa, and H. N. Cabral. 2007. River flow influence on the fish community of the Tagus estuary (Portugal). Hydrobiologia 587:113–123.</w:t>
      </w:r>
    </w:p>
    <w:p w14:paraId="11C83D29"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Coutant, C. C. 1987. Thermal preference: when does an asset become a liability? Environmental Biology of Fishes 18(3):161–172.</w:t>
      </w:r>
    </w:p>
    <w:p w14:paraId="49DF1AB2"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Craig, P. C. 1984. Fish use of coastal waters of the Alaska Beaufort Sea: a review. Transactions of the American Fisheries Society 113(3):265–282.</w:t>
      </w:r>
    </w:p>
    <w:p w14:paraId="0F0FFF7A"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Craig, P. C. 1989. An introduction to anadromous fishes in the Alaskan Arctic. Biological Papers of the University of Alaska (24):27–54.</w:t>
      </w:r>
    </w:p>
    <w:p w14:paraId="73C89281"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Craig, P. C., W. B. Griffiths, L. Haldorson, and H. McElderry. 1985. Distributional patterns of fishes in an Alaskan Arctic lagoon. Polar Biology 4:9–18.</w:t>
      </w:r>
    </w:p>
    <w:p w14:paraId="70A95EFD"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Cushing, D. H. 1990. Plankton production and year-class strength in fish populations: An update of the match/mismatch hypothesis. Advances in Marine Biology 26:249–293.</w:t>
      </w:r>
    </w:p>
    <w:p w14:paraId="2CAE0121"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Cyrus, D. P., and S. J. M. Blaber. 1987. The influence of turbidity on juvenile marine fishes in estuaries. Part 1. Field studies at Lake St. Lucia on the southeastern coast of Africa. Journal of Experimental Marine Biology and Ecology 109(1):53–70.</w:t>
      </w:r>
    </w:p>
    <w:p w14:paraId="2A6E1426"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Dunton, K. H., T. Weingartner, and E. C. Carmack. 2006. The nearshore western Beaufort Sea ecosystem: Circulation and importance of terrestrial carbon in arctic coastal food webs. Progress in Oceanography 71(2–4):362–378.</w:t>
      </w:r>
    </w:p>
    <w:p w14:paraId="5C07C261"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30B8F581"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42AF2FC7"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55C8BDEF"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 xml:space="preserve">Fechhelm, R. G., J. D. Bryan, W. B. Griffiths, W. J. Wilson, and B. J. Gallaway. 1994. Effect of coastal winds on the summer dispersal of young Least Cisco (Coregonus-sardinella) from </w:t>
      </w:r>
      <w:r w:rsidRPr="008D64F4">
        <w:rPr>
          <w:rFonts w:cs="Times New Roman"/>
          <w:noProof/>
          <w:szCs w:val="24"/>
        </w:rPr>
        <w:lastRenderedPageBreak/>
        <w:t>the Colville River to Prudhoe Bay, Alaska: a simulation model. Canadian Journal of Fisheries and Aquatic Sciences 51(4):890–899.</w:t>
      </w:r>
    </w:p>
    <w:p w14:paraId="112B4F19"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45861A52"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Fechhelm, R. G., and D. B. Fissel. 1988. Recruitment of Canadian Arctic Cisco (Coregonus autumnalis) into Alaskan Waters. Canadian Journal of Fisheries and Aquatic Sciences 45:906–910.</w:t>
      </w:r>
    </w:p>
    <w:p w14:paraId="44AC8405"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Fechhelm, R. G., P. S. Fitzgerald, J. D. Bryan, and B. J. Gallaway. 1993. Effect of salinity and temperature on the growth of yearling Arctic cisco (Coregonus autumnalis) of the Alaskan Beaufort Sea.</w:t>
      </w:r>
    </w:p>
    <w:p w14:paraId="2951918E"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3949B0FB"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Fechhelm, R. G., L. R. Martin, B. J. Gallaway, W. J. Wilson, and W. B. Griffiths. 1999. Prudhoe Bay causeways and the summer coastal movements of Arctic Cisco and Least Cisco. Arctic 52(2):139–151.</w:t>
      </w:r>
    </w:p>
    <w:p w14:paraId="5B175018"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Fechhelm, R. G., B. Streever, and B. J. Gallaway. 2007. The Arctic cisco (Coregonus autumnalis) subsistence and commercial fisheries, Colville River, Alaska: A conceptual model. Arctic 60(4):421–429.</w:t>
      </w:r>
    </w:p>
    <w:p w14:paraId="28688A6D"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Fossheim, M., R. Primicerio, E. Johannesen, R. B. Ingvaldsen, M. M. Aschan, and A. V. Dolgov. 2015. Recent warming leads to a rapid borealization of fish communities in the Arctic. Nature Climate Change 5(7):673–677.</w:t>
      </w:r>
    </w:p>
    <w:p w14:paraId="4D934C0B"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26D910AC"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Grebmeier, J. M., J. E. Overland, S. E. Moore, E. V. Farley, E. C. Carmack, L. W. Cooper, K. E. Frey, J. H. Helle, F. A. Mclaughlin, and S. L. Mcnutt. 2006. A major ecosystem shift in the northern Bering Sea. Science 311:1461–1464.</w:t>
      </w:r>
    </w:p>
    <w:p w14:paraId="706165AE"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Green, D. G., J. T. Priest, K. P. Gatt, and T. M. Sutton. 2018. Beaufort Sea Nearshore Fish Monitoring Study: 2018 Annual Report:56.</w:t>
      </w:r>
    </w:p>
    <w:p w14:paraId="6386C430"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Guisan, A., T. C. Edwards, and T. Hastie. 2002. Generalized linear and generalized additive models in studies of species distributions: setting the scene. Ecological Modelling 157:89–100.</w:t>
      </w:r>
    </w:p>
    <w:p w14:paraId="44214891"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lastRenderedPageBreak/>
        <w:t>Harter, B. B., K. H. Elliott, G. J. Divoky, and G. K. Davoren. 2013. Arctic Cod (Boreogadus saida) as prey: fish length-energetics relationships in the Beaufort Sea and Hudson Bay. Arctic 66(2):191–196.</w:t>
      </w:r>
    </w:p>
    <w:p w14:paraId="4BE9C86E"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Hiddink, J. G., and R. ter Hofstede. 2008. Climate induced increases in species richness of marine fishes. Global Change Biology 14:453–460.</w:t>
      </w:r>
    </w:p>
    <w:p w14:paraId="62BAF10F"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Hunt, G. L., P. Stabeno, G. Walters, E. Sinclair, R. D. Brodeur, J. M. Napp, and N. A. Bond. 2002. Climate change and control of the southeastern Bering Sea pelagic ecosystem. Page Deep-Sea Research Part II: Topical Studies in Oceanography.</w:t>
      </w:r>
    </w:p>
    <w:p w14:paraId="38BEC921"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 xml:space="preserve">IPCC. 2014. Climate Change 2014 Synthesis Report. Contribution of Working Groups I, II and III to the Fifth Assessment Report of the Intergovernmental Panel on Climate Change. Page 151 </w:t>
      </w:r>
      <w:r w:rsidRPr="008D64F4">
        <w:rPr>
          <w:rFonts w:cs="Times New Roman"/>
          <w:i/>
          <w:iCs/>
          <w:noProof/>
          <w:szCs w:val="24"/>
        </w:rPr>
        <w:t>in</w:t>
      </w:r>
      <w:r w:rsidRPr="008D64F4">
        <w:rPr>
          <w:rFonts w:cs="Times New Roman"/>
          <w:noProof/>
          <w:szCs w:val="24"/>
        </w:rPr>
        <w:t xml:space="preserve"> C. W. Team, R. K. Pachauri, and L. Meyer, editors. IPCC. Geneva, Switzerland.</w:t>
      </w:r>
    </w:p>
    <w:p w14:paraId="0A36DA6C"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Irvine, J. R., R. W. Macdonald, R. J. Brown, L. Godbout, J. D. Reist, and E. C. Carmack. 2009. Salmon in the Arctic and How They Avoid Lethal Low Temperatures. Atlantic 5(5):39–50.</w:t>
      </w:r>
    </w:p>
    <w:p w14:paraId="75661621"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86BF954"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Kortsch, S., R. Primicerio, M. Fossheim, A. V. Dolgov, and M. M. Aschan. 2015. Climate change alters the structure of arctic marine food webs due to poleward shifts of boreal generalists. Proceedings of the Royal Society B: Biological Sciences 282(1814):9.</w:t>
      </w:r>
    </w:p>
    <w:p w14:paraId="114909C6"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Laurel, B. J., M. Spencer, P. Iseri, and L. A. Copeman. 2016. Temperature-dependent growth and behavior of juvenile Arctic cod (Boreogadus saida) and co-occurring North Pacific gadids. Polar Biology 39(6):1127–1135. Springer Berlin Heidelberg.</w:t>
      </w:r>
    </w:p>
    <w:p w14:paraId="3A08A6E1"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Lehodey, P., J. Alheit, M. Barange, T. Baumgartner, G. Beaugrand, K. Drinkwater, J.-M. Fromentin, S. R. Hare, G. Ottersen, R. I. Perry, C. Roy, C. D. van der Lingen, and F. Werner. 2006. Climate variability, fish, and fisheries. Journal of Climate 19(20):5009–5030.</w:t>
      </w:r>
    </w:p>
    <w:p w14:paraId="78F6D72F"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Loneragan, N. R., and S. E. Bunn. 1999. River flows and estuarine ecosystems: Implications for coastal fisheries from a review and a case study of the Logan River, southeast Queensland. Australian Journal of Ecology 24:431–440.</w:t>
      </w:r>
    </w:p>
    <w:p w14:paraId="30AA10EC"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0758087A"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de March, B. G. E. 1989. Salinity tolerance of larval and juvenile broad whitefish (Coregonus nasus). Canadian Journal of Zoology 67:2392–2397.</w:t>
      </w:r>
    </w:p>
    <w:p w14:paraId="5749E285"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 xml:space="preserve">Moerlein, K. J., and C. Carothers. 2012. Total environment of change: Impacts of climate change </w:t>
      </w:r>
      <w:r w:rsidRPr="008D64F4">
        <w:rPr>
          <w:rFonts w:cs="Times New Roman"/>
          <w:noProof/>
          <w:szCs w:val="24"/>
        </w:rPr>
        <w:lastRenderedPageBreak/>
        <w:t>and social transitions on subsistence fisheries in Northwest Alaska. Ecology and Society 17(1):10.</w:t>
      </w:r>
    </w:p>
    <w:p w14:paraId="4883FCFB"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Monaghan, P. 2008. Early growth conditions, phenotypic development and environmental change. Philosophical Transactions of the Royal Society B: Biological Sciences 363(1497):1635–1645.</w:t>
      </w:r>
    </w:p>
    <w:p w14:paraId="0A8CFBE8"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Mueter, F. J., and M. A. Litzow. 2008. Sea Ice Retreat Alters the Biogeography of the Bering Sea. Ecological Applications 18(2):309–320.</w:t>
      </w:r>
    </w:p>
    <w:p w14:paraId="5DA8BB23"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Neves, L. M., T. P. Teixeira-Neves, G. H. Pereira-Filho, and F. G. Araújo. 2016. The farther the better: Effects of multiple environmental variables on reef fish assemblages along a distance gradient from river influences. PLoS ONE 11(12):1–23.</w:t>
      </w:r>
    </w:p>
    <w:p w14:paraId="2D200EF9"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NPFMC. 2009. Fishery management plan for fish resources of the Arctic management area.</w:t>
      </w:r>
    </w:p>
    <w:p w14:paraId="41EB3774"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Oksanen, J., F. G. Blanchet, R. Kindt, P. Legendre, P. R. Minchin, R. B. O’hara, G. L. Simpson, P. Solymos, M. H. H. Stevens, H. Wagner, and M. J. Oksanen. 2018. Vegan: community ecology package.</w:t>
      </w:r>
    </w:p>
    <w:p w14:paraId="77BB448A"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Pauly, D. 1980. On the interrelationships between natural mortality, growth parameters, and mean environmental temperature in 175 fish stocks. ICES Journal of Marine Science 39(2):175–192.</w:t>
      </w:r>
    </w:p>
    <w:p w14:paraId="66415572"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Peterson, G., C. R. Allen, and C. S. Holling. 1998. Ecological resilience, biodiversity, and scale. Ecosystems 1:6–18.</w:t>
      </w:r>
    </w:p>
    <w:p w14:paraId="7377E53B"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Poos, M. S., and D. A. Jackson. 2012. Addressing the removal of rare species in multivariate bioassessments: The impact of methodological choices. Ecological Indicators 18:82–90. Elsevier Ltd.</w:t>
      </w:r>
    </w:p>
    <w:p w14:paraId="59A1FB13"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Priest, J. T., D. G. Green, B. M. Fletcher, and T. M. Sutton. 2018. Beaufort Sea nearshore fish monitoring study: 2017 annual report. Fairbanks, Alaska.</w:t>
      </w:r>
    </w:p>
    <w:p w14:paraId="3629DE72"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Reist, J. D., F. J. Wrona, T. D. Prowse, M. Power, J. B. Dempson, R. J. Beamish, J. R. King, T. J. Carmichael, and C. D. Sawatzky. 2006. General effects of climate change on Arctic fishes and fish populations. Ambio 35(7):370–380.</w:t>
      </w:r>
    </w:p>
    <w:p w14:paraId="7F478D62"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Ross, B. D. 1988. Causeways in the Alaskan Beaufort Sea. Anchorage, Alaska.</w:t>
      </w:r>
    </w:p>
    <w:p w14:paraId="7707DDDC"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Roux, M. J., L. A. Harwood, X. Zhu, and P. Sparling. 2016. Early summer near-shore fish assemblage and environmental correlates in an Arctic estuary. Journal of Great Lakes Research 42(2):256–266.</w:t>
      </w:r>
    </w:p>
    <w:p w14:paraId="03D74B78"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Scheffer, M., S. R. Carpenter, J. A. Foley, C. Folke, and B. Walker. 2001. Catastrophic shifts in ecosystems. Nature 413:591–596.</w:t>
      </w:r>
    </w:p>
    <w:p w14:paraId="7576E886"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lastRenderedPageBreak/>
        <w:t>Seigle, J. C., and J. M. Gottschalk. 2013. Fall 2012 subsistence fishery monitoring on the Colville River. Fairbanks, Alaska.</w:t>
      </w:r>
    </w:p>
    <w:p w14:paraId="6DC343C7"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Sheaves, M., R. Baker, I. Nagelkerken, and R. M. Connolly. 2014. True Value of Estuarine and Coastal Nurseries for Fish: Incorporating Complexity and Dynamics. Estuaries and Coasts 38(2):401–414.</w:t>
      </w:r>
    </w:p>
    <w:p w14:paraId="770C2718"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Streever, B., S. W. Raborn, K. H. Kim, A. D. Hawkins, and A. N. Popper. 2016. Changes in fish catch rates in the presence of air gun sounds in Prudhoe Bay, Alaska. Arctic 69(4):346–358.</w:t>
      </w:r>
    </w:p>
    <w:p w14:paraId="2844C306"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Thedinga, J. F., S. W. Johnson, A. D. Neff, C. A. Hoffman, and J. M. Maselko. 2013. Nearshore Fish Assemblages of the Northeastern Chukchi Sea , Alaska. Arctic 66(3):257–268.</w:t>
      </w:r>
    </w:p>
    <w:p w14:paraId="70FA8808"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Thorpe, J. E. 1994. Salmonid fishes and the estuarine environment. Estuaries 17(1):76–93.</w:t>
      </w:r>
    </w:p>
    <w:p w14:paraId="5641865A"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Thorsteinson, L. K., and M. S. Love. 2016. Alaska Arctic marine fish ecology catalog.</w:t>
      </w:r>
    </w:p>
    <w:p w14:paraId="2ACC16D2"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72942DE2"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Warwick, R. M., and K. R. Clarke. 1993. Increased variability as a symptom of stress in marine communities. Journal of Experimental Marine Biology and Ecology 172(1–2):215–226.</w:t>
      </w:r>
    </w:p>
    <w:p w14:paraId="39B12EC3"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Werner, E. E., and J. F. Gilliam. 1984. The Ontogenetic Niche and Species Interactions in Size-Structured Populations. Annual Review of Ecology and Systematics 15:393–425.</w:t>
      </w:r>
    </w:p>
    <w:p w14:paraId="5D5BCBD3"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Wilson, S. K., S. C. Burgess, A. J. Cheal, M. Emslie, R. Fisher, I. Miller, N. V. C. Polunin, and H. P. A. Sweatman. 2008. Habitat utilization by coral reef fish: implications for specialists vs. generalists in a changing environment. Journal of Animal Ecology 77:220–228.</w:t>
      </w:r>
    </w:p>
    <w:p w14:paraId="25A74774" w14:textId="77777777" w:rsidR="008D64F4" w:rsidRPr="008D64F4" w:rsidRDefault="008D64F4" w:rsidP="008D64F4">
      <w:pPr>
        <w:widowControl w:val="0"/>
        <w:autoSpaceDE w:val="0"/>
        <w:autoSpaceDN w:val="0"/>
        <w:adjustRightInd w:val="0"/>
        <w:spacing w:line="240" w:lineRule="auto"/>
        <w:ind w:left="480" w:hanging="480"/>
        <w:rPr>
          <w:rFonts w:cs="Times New Roman"/>
          <w:noProof/>
          <w:szCs w:val="24"/>
        </w:rPr>
      </w:pPr>
      <w:r w:rsidRPr="008D64F4">
        <w:rPr>
          <w:rFonts w:cs="Times New Roman"/>
          <w:noProof/>
          <w:szCs w:val="24"/>
        </w:rPr>
        <w:t>Zeileis, A., F. Leisch, K. Hornik, C. Kleiber, B. Hansen, and E. C. Merkle. 2015. R package strucchange - Testing, Monitoring, and Dating Structural Changes Description. CRAN.</w:t>
      </w:r>
    </w:p>
    <w:p w14:paraId="1D6CF2E7" w14:textId="77777777" w:rsidR="008D64F4" w:rsidRPr="008D64F4" w:rsidRDefault="008D64F4" w:rsidP="008D64F4">
      <w:pPr>
        <w:widowControl w:val="0"/>
        <w:autoSpaceDE w:val="0"/>
        <w:autoSpaceDN w:val="0"/>
        <w:adjustRightInd w:val="0"/>
        <w:spacing w:line="240" w:lineRule="auto"/>
        <w:ind w:left="480" w:hanging="480"/>
        <w:rPr>
          <w:rFonts w:cs="Times New Roman"/>
          <w:noProof/>
        </w:rPr>
      </w:pPr>
      <w:r w:rsidRPr="008D64F4">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19F5C4BF" w:rsidR="004D2A1D" w:rsidRDefault="004D2A1D" w:rsidP="00C04E6B">
      <w:r>
        <w:lastRenderedPageBreak/>
        <w:t xml:space="preserve">Table 2. </w:t>
      </w:r>
      <w:r w:rsidR="00202C2E">
        <w:t>R</w:t>
      </w:r>
      <w:r w:rsidR="00160D79">
        <w:t>egression coefficients and significance</w:t>
      </w:r>
      <w:r w:rsidR="00202C2E">
        <w:t xml:space="preserve"> levels</w:t>
      </w:r>
      <w:r w:rsidR="00160D79">
        <w:t xml:space="preserve"> for year, water temperature, salinity, and the annual coefficient of variation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8D64F4" w:rsidRPr="004F0EC0" w:rsidRDefault="008D64F4"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8D64F4" w:rsidRPr="004F0EC0" w:rsidRDefault="008D64F4"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8D64F4" w:rsidRPr="004F0EC0" w:rsidRDefault="008D64F4"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8D64F4" w:rsidRPr="004F0EC0" w:rsidRDefault="008D64F4"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8D64F4" w:rsidRPr="004F0EC0" w:rsidRDefault="008D64F4"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8D64F4" w:rsidRPr="004F0EC0" w:rsidRDefault="008D64F4"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8D64F4" w:rsidRPr="004F0EC0" w:rsidRDefault="008D64F4"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8D64F4" w:rsidRPr="004F0EC0" w:rsidRDefault="008D64F4"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8D64F4" w:rsidRPr="004F0EC0" w:rsidRDefault="008D64F4"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8D64F4" w:rsidRPr="004F0EC0" w:rsidRDefault="008D64F4"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0FD5AD4" w14:textId="77777777" w:rsidR="00E82542" w:rsidRDefault="00E82542" w:rsidP="00B94565">
      <w:pPr>
        <w:spacing w:after="0"/>
      </w:pP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6D8B8DA0" w:rsidR="001F4D18" w:rsidRDefault="006B0CEF">
      <w:r>
        <w:rPr>
          <w:noProof/>
        </w:rPr>
        <w:lastRenderedPageBreak/>
        <w:drawing>
          <wp:inline distT="0" distB="0" distL="0" distR="0" wp14:anchorId="2DB79524" wp14:editId="1DC51462">
            <wp:extent cx="54864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533494F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thre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573AB2D4" w:rsidR="007B3269" w:rsidRDefault="007B3269" w:rsidP="00363DC7">
      <w:r>
        <w:rPr>
          <w:noProof/>
        </w:rPr>
        <w:lastRenderedPageBreak/>
        <w:drawing>
          <wp:inline distT="0" distB="0" distL="0" distR="0" wp14:anchorId="1D489300" wp14:editId="55952F0C">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2044BF" w14:textId="19372952" w:rsidR="00363DC7" w:rsidRDefault="00363DC7">
      <w:r>
        <w:t xml:space="preserve">Figure 4. Annual trends of salinity and water temperature by station, </w:t>
      </w:r>
      <w:r w:rsidR="00342B90">
        <w:t xml:space="preserve">Prudhoe Bay, Alaska, </w:t>
      </w:r>
      <w:r>
        <w:t xml:space="preserve">2001–2018, scaled to </w:t>
      </w:r>
      <w:r>
        <w:rPr>
          <w:rFonts w:cs="Times New Roman"/>
        </w:rPr>
        <w:t>µ=0 and σ=1</w:t>
      </w:r>
      <w:r>
        <w:t xml:space="preserve">. </w:t>
      </w:r>
    </w:p>
    <w:p w14:paraId="4B8ED0B6" w14:textId="15D262C5" w:rsidR="00B46929" w:rsidRDefault="00907A89" w:rsidP="00B81E60">
      <w:pPr>
        <w:spacing w:after="0"/>
      </w:pPr>
      <w:commentRangeStart w:id="20"/>
      <w:commentRangeStart w:id="21"/>
      <w:r>
        <w:rPr>
          <w:noProof/>
        </w:rPr>
        <w:lastRenderedPageBreak/>
        <w:drawing>
          <wp:inline distT="0" distB="0" distL="0" distR="0" wp14:anchorId="2CC8EEE9" wp14:editId="2A68F6E1">
            <wp:extent cx="5937885" cy="3954780"/>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commentRangeEnd w:id="20"/>
      <w:r w:rsidR="00202C2E">
        <w:rPr>
          <w:rStyle w:val="CommentReference"/>
        </w:rPr>
        <w:commentReference w:id="20"/>
      </w:r>
      <w:commentRangeEnd w:id="21"/>
      <w:r w:rsidR="00202C2E">
        <w:rPr>
          <w:rStyle w:val="CommentReference"/>
        </w:rPr>
        <w:commentReference w:id="21"/>
      </w:r>
    </w:p>
    <w:p w14:paraId="4323CBA0" w14:textId="53544E11" w:rsidR="007E20AE" w:rsidRDefault="007E20AE">
      <w:commentRangeStart w:id="22"/>
      <w:r>
        <w:t xml:space="preserve">Figure </w:t>
      </w:r>
      <w:r w:rsidR="00C761C0">
        <w:t>5</w:t>
      </w:r>
      <w:r>
        <w:t xml:space="preserve">. </w:t>
      </w:r>
      <w:commentRangeEnd w:id="22"/>
      <w:r w:rsidR="00160D79">
        <w:rPr>
          <w:rStyle w:val="CommentReference"/>
        </w:rPr>
        <w:commentReference w:id="22"/>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Ninespin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Threespin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5-29T11:35:00Z" w:initials="JP">
    <w:p w14:paraId="5C92B771" w14:textId="5388C7F8" w:rsidR="008D64F4" w:rsidRPr="00302BC5" w:rsidRDefault="008D64F4" w:rsidP="00302BC5">
      <w:pPr>
        <w:ind w:firstLine="540"/>
        <w:rPr>
          <w:rFonts w:cs="Times New Roman"/>
        </w:rPr>
      </w:pPr>
      <w:r>
        <w:rPr>
          <w:rStyle w:val="CommentReference"/>
        </w:rPr>
        <w:annotationRef/>
      </w:r>
      <w:r>
        <w:t>Cut sentences:</w:t>
      </w:r>
      <w:r>
        <w:br/>
      </w:r>
      <w:r>
        <w:rPr>
          <w:rFonts w:cs="Times New Roman"/>
        </w:rPr>
        <w:t xml:space="preserve">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prey upon such species (</w:t>
      </w:r>
      <w:r>
        <w:rPr>
          <w:rFonts w:cs="Times New Roman"/>
        </w:rPr>
        <w:fldChar w:fldCharType="begin" w:fldLock="1"/>
      </w:r>
      <w:r>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The dynamic nature of the Arctic means that resources are highly variable and patchy at both spatial and temporal scales </w:t>
      </w:r>
      <w:r>
        <w:rPr>
          <w:rFonts w:cs="Times New Roman"/>
        </w:rPr>
        <w:fldChar w:fldCharType="begin" w:fldLock="1"/>
      </w:r>
      <w:r>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history strategies to utilize multiple habitats, leading to a higher chance of encountering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the intensity, duration, and variability of environmental factors play a large role in determining fish species presence and abundance in a region, especially in the nearshore Arctic. </w:t>
      </w:r>
    </w:p>
  </w:comment>
  <w:comment w:id="2" w:author="Justin Priest" w:date="2019-07-15T17:29:00Z" w:initials="JP">
    <w:p w14:paraId="2BCF4DE4" w14:textId="61342E67" w:rsidR="008D64F4" w:rsidRDefault="008D64F4">
      <w:pPr>
        <w:pStyle w:val="CommentText"/>
      </w:pPr>
      <w:r>
        <w:rPr>
          <w:rStyle w:val="CommentReference"/>
        </w:rPr>
        <w:annotationRef/>
      </w:r>
      <w:r>
        <w:t>TS: Some of this can be used at the end of paragraph 1 to budge to paragraph 2</w:t>
      </w:r>
    </w:p>
  </w:comment>
  <w:comment w:id="3" w:author="Justin Priest" w:date="2019-07-15T17:30:00Z" w:initials="JP">
    <w:p w14:paraId="29E50F71" w14:textId="7660B996" w:rsidR="008D64F4" w:rsidRDefault="008D64F4">
      <w:pPr>
        <w:pStyle w:val="CommentText"/>
      </w:pPr>
      <w:r>
        <w:rPr>
          <w:rStyle w:val="CommentReference"/>
        </w:rPr>
        <w:annotationRef/>
      </w:r>
      <w:r>
        <w:t>TS: You have no transition to the next paragraph.</w:t>
      </w:r>
    </w:p>
  </w:comment>
  <w:comment w:id="4" w:author="Justin Priest" w:date="2019-05-29T16:30:00Z" w:initials="JP">
    <w:p w14:paraId="7E645ACC" w14:textId="730C9223" w:rsidR="008D64F4" w:rsidRDefault="008D64F4">
      <w:pPr>
        <w:pStyle w:val="CommentText"/>
      </w:pPr>
      <w:r>
        <w:rPr>
          <w:rStyle w:val="CommentReference"/>
        </w:rPr>
        <w:annotationRef/>
      </w:r>
      <w:r>
        <w:t>TS: What are the implications of your study results?</w:t>
      </w:r>
    </w:p>
  </w:comment>
  <w:comment w:id="5" w:author="Justin Priest" w:date="2019-05-31T17:19:00Z" w:initials="JP">
    <w:p w14:paraId="18570C56" w14:textId="0BF696A3" w:rsidR="008D64F4" w:rsidRDefault="008D64F4">
      <w:pPr>
        <w:pStyle w:val="CommentText"/>
      </w:pPr>
      <w:r>
        <w:rPr>
          <w:rStyle w:val="CommentReference"/>
        </w:rPr>
        <w:annotationRef/>
      </w:r>
      <w:r>
        <w:t>Is the lead up to this paragraph a better implication?</w:t>
      </w:r>
    </w:p>
  </w:comment>
  <w:comment w:id="6" w:author="Justin Priest" w:date="2019-07-15T17:32:00Z" w:initials="JP">
    <w:p w14:paraId="1B8FC070" w14:textId="1996C387" w:rsidR="008D64F4" w:rsidRDefault="008D64F4">
      <w:pPr>
        <w:pStyle w:val="CommentText"/>
      </w:pPr>
      <w:r>
        <w:rPr>
          <w:rStyle w:val="CommentReference"/>
        </w:rPr>
        <w:annotationRef/>
      </w:r>
      <w:r>
        <w:t xml:space="preserve">TS: No. Still need to address implications. Think big picture. </w:t>
      </w:r>
    </w:p>
  </w:comment>
  <w:comment w:id="7" w:author="Justin Priest" w:date="2019-05-29T16:53:00Z" w:initials="JP">
    <w:p w14:paraId="6930BE5C" w14:textId="76FB56EE" w:rsidR="008D64F4" w:rsidRDefault="008D64F4">
      <w:pPr>
        <w:pStyle w:val="CommentText"/>
      </w:pPr>
      <w:r>
        <w:rPr>
          <w:rStyle w:val="CommentReference"/>
        </w:rPr>
        <w:annotationRef/>
      </w:r>
      <w:r>
        <w:t xml:space="preserve">Include? Kind of </w:t>
      </w:r>
      <w:proofErr w:type="spellStart"/>
      <w:r>
        <w:t>resulty</w:t>
      </w:r>
      <w:proofErr w:type="spellEnd"/>
      <w:r>
        <w:t xml:space="preserve"> but I don’t want to mislead people to thinking that I excluded potential variables. </w:t>
      </w:r>
    </w:p>
  </w:comment>
  <w:comment w:id="8" w:author="Justin Priest" w:date="2019-07-15T17:34:00Z" w:initials="JP">
    <w:p w14:paraId="47D7DCE5" w14:textId="5C03F5CC" w:rsidR="008D64F4" w:rsidRDefault="008D64F4">
      <w:pPr>
        <w:pStyle w:val="CommentText"/>
      </w:pPr>
      <w:r>
        <w:rPr>
          <w:rStyle w:val="CommentReference"/>
        </w:rPr>
        <w:annotationRef/>
      </w:r>
      <w:r>
        <w:t xml:space="preserve">TS: What is the basis for this definition? </w:t>
      </w:r>
    </w:p>
  </w:comment>
  <w:comment w:id="9" w:author="Justin Priest" w:date="2019-07-15T17:34:00Z" w:initials="JP">
    <w:p w14:paraId="1EF98A19" w14:textId="7F56BBDB" w:rsidR="008D64F4" w:rsidRDefault="008D64F4">
      <w:pPr>
        <w:pStyle w:val="CommentText"/>
      </w:pPr>
      <w:r>
        <w:rPr>
          <w:rStyle w:val="CommentReference"/>
        </w:rPr>
        <w:annotationRef/>
      </w:r>
      <w:r>
        <w:t>JTP: It was completely arbitrary</w:t>
      </w:r>
    </w:p>
  </w:comment>
  <w:comment w:id="10" w:author="Justin Priest" w:date="2019-05-29T16:51:00Z" w:initials="JP">
    <w:p w14:paraId="79836053" w14:textId="36B93C61" w:rsidR="008D64F4" w:rsidRDefault="008D64F4">
      <w:pPr>
        <w:pStyle w:val="CommentText"/>
      </w:pPr>
      <w:r>
        <w:rPr>
          <w:rStyle w:val="CommentReference"/>
        </w:rPr>
        <w:annotationRef/>
      </w:r>
      <w:r>
        <w:t>Trent: How many here? How large were the gaps?</w:t>
      </w:r>
    </w:p>
  </w:comment>
  <w:comment w:id="11" w:author="Justin Priest" w:date="2019-05-31T16:40:00Z" w:initials="JP">
    <w:p w14:paraId="6E21D5DF" w14:textId="5E525463" w:rsidR="008D64F4" w:rsidRDefault="008D64F4">
      <w:pPr>
        <w:pStyle w:val="CommentText"/>
      </w:pPr>
      <w:r>
        <w:rPr>
          <w:rStyle w:val="CommentReference"/>
        </w:rPr>
        <w:annotationRef/>
      </w:r>
      <w:r>
        <w:t xml:space="preserve">Large enough that entire </w:t>
      </w:r>
      <w:proofErr w:type="spellStart"/>
      <w:r>
        <w:t>biweeks</w:t>
      </w:r>
      <w:proofErr w:type="spellEnd"/>
      <w:r>
        <w:t xml:space="preserve"> were skipped for temp/</w:t>
      </w:r>
      <w:proofErr w:type="spellStart"/>
      <w:r>
        <w:t>salin</w:t>
      </w:r>
      <w:proofErr w:type="spellEnd"/>
      <w:r>
        <w:t xml:space="preserve"> in 2005. These were thrown out as mentioned. </w:t>
      </w:r>
      <w:r>
        <w:br/>
        <w:t>For minor gaps (missed days), we ignored them, but accounted for this in the effort.</w:t>
      </w:r>
    </w:p>
  </w:comment>
  <w:comment w:id="13" w:author="Justin Priest" w:date="2019-05-16T15:17:00Z" w:initials="JP">
    <w:p w14:paraId="7FCE704B" w14:textId="77A4FED6" w:rsidR="008D64F4" w:rsidRDefault="008D64F4">
      <w:pPr>
        <w:pStyle w:val="CommentText"/>
      </w:pPr>
      <w:r>
        <w:rPr>
          <w:rStyle w:val="CommentReference"/>
        </w:rPr>
        <w:annotationRef/>
      </w:r>
      <w:r>
        <w:rPr>
          <w:rStyle w:val="CommentReference"/>
        </w:rPr>
        <w:t xml:space="preserve">Species left blank because in early years of project they did not ID snailfish to species; later years </w:t>
      </w:r>
      <w:proofErr w:type="spellStart"/>
      <w:r>
        <w:rPr>
          <w:rStyle w:val="CommentReference"/>
        </w:rPr>
        <w:t>ID’d</w:t>
      </w:r>
      <w:proofErr w:type="spellEnd"/>
      <w:r>
        <w:rPr>
          <w:rStyle w:val="CommentReference"/>
        </w:rPr>
        <w:t xml:space="preserve"> them to Kelp Snailfish.</w:t>
      </w:r>
    </w:p>
  </w:comment>
  <w:comment w:id="14" w:author="Justin Priest" w:date="2019-05-16T16:53:00Z" w:initials="JP">
    <w:p w14:paraId="6A68ACDE" w14:textId="77777777" w:rsidR="008D64F4" w:rsidRDefault="008D64F4" w:rsidP="00EF17F0">
      <w:pPr>
        <w:pStyle w:val="CommentText"/>
      </w:pPr>
      <w:r>
        <w:rPr>
          <w:rStyle w:val="CommentReference"/>
        </w:rPr>
        <w:annotationRef/>
      </w:r>
      <w:r>
        <w:t>TS: Elaborate – how so? What were the differences?</w:t>
      </w:r>
    </w:p>
  </w:comment>
  <w:comment w:id="15" w:author="Justin Priest" w:date="2019-07-30T12:11:00Z" w:initials="JP">
    <w:p w14:paraId="530C9361" w14:textId="156ECE30" w:rsidR="009166E4" w:rsidRDefault="009166E4">
      <w:pPr>
        <w:pStyle w:val="CommentText"/>
      </w:pPr>
      <w:r>
        <w:rPr>
          <w:rStyle w:val="CommentReference"/>
        </w:rPr>
        <w:annotationRef/>
      </w:r>
      <w:r>
        <w:t>Delete?</w:t>
      </w:r>
      <w:r w:rsidR="00680E4E">
        <w:t xml:space="preserve"> Might be worth keeping as this is the only </w:t>
      </w:r>
      <w:proofErr w:type="gramStart"/>
      <w:r w:rsidR="00680E4E">
        <w:t>place</w:t>
      </w:r>
      <w:proofErr w:type="gramEnd"/>
      <w:r w:rsidR="00680E4E">
        <w:t xml:space="preserve"> I discuss </w:t>
      </w:r>
      <w:r w:rsidR="00680E4E" w:rsidRPr="00E10EDC">
        <w:rPr>
          <w:b/>
          <w:bCs/>
          <w:i/>
          <w:iCs/>
        </w:rPr>
        <w:t>why</w:t>
      </w:r>
      <w:r w:rsidR="00E10EDC">
        <w:t xml:space="preserve"> the species richness increases during the season (which otherwise doesn’t seem to make much sense).</w:t>
      </w:r>
    </w:p>
  </w:comment>
  <w:comment w:id="16" w:author="Justin Priest" w:date="2019-07-30T12:15:00Z" w:initials="JP">
    <w:p w14:paraId="2BBEF16C" w14:textId="76373268" w:rsidR="00680E4E" w:rsidRDefault="00680E4E">
      <w:pPr>
        <w:pStyle w:val="CommentText"/>
      </w:pPr>
      <w:r>
        <w:rPr>
          <w:rStyle w:val="CommentReference"/>
        </w:rPr>
        <w:annotationRef/>
      </w:r>
      <w:r>
        <w:t>Recommend deleting entire paragraph</w:t>
      </w:r>
    </w:p>
  </w:comment>
  <w:comment w:id="20" w:author="Justin Priest" w:date="2019-07-15T17:26:00Z" w:initials="JP">
    <w:p w14:paraId="5CDC6528" w14:textId="581F8831" w:rsidR="008D64F4" w:rsidRDefault="008D64F4">
      <w:pPr>
        <w:pStyle w:val="CommentText"/>
      </w:pPr>
      <w:r>
        <w:rPr>
          <w:rStyle w:val="CommentReference"/>
        </w:rPr>
        <w:annotationRef/>
      </w:r>
      <w:r>
        <w:t>TS: You will need to come up with a different color/shading/symbol scheme.</w:t>
      </w:r>
    </w:p>
  </w:comment>
  <w:comment w:id="21" w:author="Justin Priest" w:date="2019-07-15T17:26:00Z" w:initials="JP">
    <w:p w14:paraId="4CB8A421" w14:textId="420DF07A" w:rsidR="008D64F4" w:rsidRDefault="008D64F4">
      <w:pPr>
        <w:pStyle w:val="CommentText"/>
      </w:pPr>
      <w:r>
        <w:rPr>
          <w:rStyle w:val="CommentReference"/>
        </w:rPr>
        <w:annotationRef/>
      </w:r>
      <w:r>
        <w:t>JTP: Cannot have all info if no color. Not sure how to remove color and keep all of the same info…</w:t>
      </w:r>
    </w:p>
  </w:comment>
  <w:comment w:id="22" w:author="Justin Priest" w:date="2019-05-31T17:40:00Z" w:initials="JP">
    <w:p w14:paraId="12B5005A" w14:textId="7C68605B" w:rsidR="008D64F4" w:rsidRDefault="008D64F4">
      <w:pPr>
        <w:pStyle w:val="CommentText"/>
      </w:pPr>
      <w:r>
        <w:rPr>
          <w:rStyle w:val="CommentReference"/>
        </w:rPr>
        <w:annotationRef/>
      </w:r>
      <w:r>
        <w:t>I did not have time to update this to BW. I spent a few hours but couldn’t include everything on such a figure and still leave it readable. We’ll have to make decisions about what to not inclu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92B771" w15:done="0"/>
  <w15:commentEx w15:paraId="2BCF4DE4" w15:paraIdParent="5C92B771" w15:done="0"/>
  <w15:commentEx w15:paraId="29E50F71" w15:done="0"/>
  <w15:commentEx w15:paraId="7E645ACC" w15:done="0"/>
  <w15:commentEx w15:paraId="18570C56" w15:paraIdParent="7E645ACC" w15:done="0"/>
  <w15:commentEx w15:paraId="1B8FC070" w15:paraIdParent="7E645ACC" w15:done="0"/>
  <w15:commentEx w15:paraId="6930BE5C" w15:done="0"/>
  <w15:commentEx w15:paraId="47D7DCE5" w15:done="0"/>
  <w15:commentEx w15:paraId="1EF98A19" w15:paraIdParent="47D7DCE5" w15:done="0"/>
  <w15:commentEx w15:paraId="79836053" w15:done="0"/>
  <w15:commentEx w15:paraId="6E21D5DF" w15:paraIdParent="79836053" w15:done="0"/>
  <w15:commentEx w15:paraId="7FCE704B" w15:done="0"/>
  <w15:commentEx w15:paraId="6A68ACDE" w15:done="0"/>
  <w15:commentEx w15:paraId="530C9361" w15:done="0"/>
  <w15:commentEx w15:paraId="2BBEF16C" w15:done="0"/>
  <w15:commentEx w15:paraId="5CDC6528" w15:done="0"/>
  <w15:commentEx w15:paraId="4CB8A421" w15:paraIdParent="5CDC6528" w15:done="0"/>
  <w15:commentEx w15:paraId="12B500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92B771" w16cid:durableId="2098ED1E"/>
  <w16cid:commentId w16cid:paraId="2BCF4DE4" w16cid:durableId="20D7368D"/>
  <w16cid:commentId w16cid:paraId="29E50F71" w16cid:durableId="20D736C4"/>
  <w16cid:commentId w16cid:paraId="7E645ACC" w16cid:durableId="2099321D"/>
  <w16cid:commentId w16cid:paraId="18570C56" w16cid:durableId="209BE085"/>
  <w16cid:commentId w16cid:paraId="1B8FC070" w16cid:durableId="20D73737"/>
  <w16cid:commentId w16cid:paraId="6930BE5C" w16cid:durableId="2099378E"/>
  <w16cid:commentId w16cid:paraId="47D7DCE5" w16cid:durableId="20D7378B"/>
  <w16cid:commentId w16cid:paraId="1EF98A19" w16cid:durableId="20D7379B"/>
  <w16cid:commentId w16cid:paraId="79836053" w16cid:durableId="20993726"/>
  <w16cid:commentId w16cid:paraId="6E21D5DF" w16cid:durableId="209BD777"/>
  <w16cid:commentId w16cid:paraId="7FCE704B" w16cid:durableId="2087FD72"/>
  <w16cid:commentId w16cid:paraId="6A68ACDE" w16cid:durableId="20991BCF"/>
  <w16cid:commentId w16cid:paraId="530C9361" w16cid:durableId="20EAB28B"/>
  <w16cid:commentId w16cid:paraId="2BBEF16C" w16cid:durableId="20EAB369"/>
  <w16cid:commentId w16cid:paraId="5CDC6528" w16cid:durableId="20D735CB"/>
  <w16cid:commentId w16cid:paraId="4CB8A421" w16cid:durableId="20D735E2"/>
  <w16cid:commentId w16cid:paraId="12B5005A" w16cid:durableId="209BE5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1982A0" w14:textId="77777777" w:rsidR="00890786" w:rsidRDefault="00890786">
      <w:pPr>
        <w:spacing w:after="0" w:line="240" w:lineRule="auto"/>
      </w:pPr>
      <w:r>
        <w:separator/>
      </w:r>
    </w:p>
  </w:endnote>
  <w:endnote w:type="continuationSeparator" w:id="0">
    <w:p w14:paraId="6EBA7057" w14:textId="77777777" w:rsidR="00890786" w:rsidRDefault="00890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8D64F4" w:rsidRPr="00632D26" w:rsidRDefault="008D64F4">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8D64F4" w:rsidRPr="004F14B7" w:rsidRDefault="008D64F4">
    <w:pPr>
      <w:pStyle w:val="Footer"/>
      <w:rPr>
        <w:rFonts w:cs="Times New Roman"/>
      </w:rPr>
    </w:pPr>
  </w:p>
  <w:p w14:paraId="2A8D51CD" w14:textId="77777777" w:rsidR="008D64F4" w:rsidRDefault="008D64F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A0752" w14:textId="77777777" w:rsidR="00890786" w:rsidRDefault="00890786">
      <w:pPr>
        <w:spacing w:after="0" w:line="240" w:lineRule="auto"/>
      </w:pPr>
      <w:r>
        <w:separator/>
      </w:r>
    </w:p>
  </w:footnote>
  <w:footnote w:type="continuationSeparator" w:id="0">
    <w:p w14:paraId="62168468" w14:textId="77777777" w:rsidR="00890786" w:rsidRDefault="008907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64AB"/>
    <w:rsid w:val="0002775B"/>
    <w:rsid w:val="00032564"/>
    <w:rsid w:val="00041BF2"/>
    <w:rsid w:val="000466A7"/>
    <w:rsid w:val="00046A2F"/>
    <w:rsid w:val="00050825"/>
    <w:rsid w:val="00056F5A"/>
    <w:rsid w:val="00070CC8"/>
    <w:rsid w:val="000743D4"/>
    <w:rsid w:val="00075BF0"/>
    <w:rsid w:val="00084033"/>
    <w:rsid w:val="00084467"/>
    <w:rsid w:val="00091F33"/>
    <w:rsid w:val="000922BA"/>
    <w:rsid w:val="00092FE7"/>
    <w:rsid w:val="00096823"/>
    <w:rsid w:val="000A02B1"/>
    <w:rsid w:val="000A134E"/>
    <w:rsid w:val="000B3235"/>
    <w:rsid w:val="000B590F"/>
    <w:rsid w:val="000B6973"/>
    <w:rsid w:val="000B7BF9"/>
    <w:rsid w:val="000C0A50"/>
    <w:rsid w:val="000D2732"/>
    <w:rsid w:val="000D37D1"/>
    <w:rsid w:val="000E284A"/>
    <w:rsid w:val="000E3DCB"/>
    <w:rsid w:val="000E405E"/>
    <w:rsid w:val="000E519E"/>
    <w:rsid w:val="000F07F6"/>
    <w:rsid w:val="00103DED"/>
    <w:rsid w:val="00110D0A"/>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F0641"/>
    <w:rsid w:val="001F0E3D"/>
    <w:rsid w:val="001F4CC5"/>
    <w:rsid w:val="001F4D18"/>
    <w:rsid w:val="001F795C"/>
    <w:rsid w:val="00202C2E"/>
    <w:rsid w:val="00203F55"/>
    <w:rsid w:val="002131E9"/>
    <w:rsid w:val="002205E6"/>
    <w:rsid w:val="002234AB"/>
    <w:rsid w:val="002245F9"/>
    <w:rsid w:val="0022761F"/>
    <w:rsid w:val="002303EC"/>
    <w:rsid w:val="00231CF7"/>
    <w:rsid w:val="00236D44"/>
    <w:rsid w:val="0023706F"/>
    <w:rsid w:val="0024423C"/>
    <w:rsid w:val="002525A1"/>
    <w:rsid w:val="002546F7"/>
    <w:rsid w:val="00254D82"/>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64A6"/>
    <w:rsid w:val="0038759A"/>
    <w:rsid w:val="003878E3"/>
    <w:rsid w:val="00387E13"/>
    <w:rsid w:val="003A1537"/>
    <w:rsid w:val="003A5175"/>
    <w:rsid w:val="003A539A"/>
    <w:rsid w:val="003B18EC"/>
    <w:rsid w:val="003B32B8"/>
    <w:rsid w:val="003B4622"/>
    <w:rsid w:val="003C055A"/>
    <w:rsid w:val="003C2B9A"/>
    <w:rsid w:val="003C3FC4"/>
    <w:rsid w:val="003C405E"/>
    <w:rsid w:val="003C4BD0"/>
    <w:rsid w:val="003C539D"/>
    <w:rsid w:val="003C5ACA"/>
    <w:rsid w:val="003C5B28"/>
    <w:rsid w:val="003D2047"/>
    <w:rsid w:val="003D306E"/>
    <w:rsid w:val="003D6F1D"/>
    <w:rsid w:val="003E1990"/>
    <w:rsid w:val="003E539C"/>
    <w:rsid w:val="003E71E4"/>
    <w:rsid w:val="003F082D"/>
    <w:rsid w:val="003F110C"/>
    <w:rsid w:val="003F26EF"/>
    <w:rsid w:val="003F364A"/>
    <w:rsid w:val="003F3B78"/>
    <w:rsid w:val="003F490C"/>
    <w:rsid w:val="00404CFE"/>
    <w:rsid w:val="00405852"/>
    <w:rsid w:val="0040755D"/>
    <w:rsid w:val="00407919"/>
    <w:rsid w:val="00411F9D"/>
    <w:rsid w:val="004126AC"/>
    <w:rsid w:val="004155FF"/>
    <w:rsid w:val="00415BE1"/>
    <w:rsid w:val="004261E9"/>
    <w:rsid w:val="0043402C"/>
    <w:rsid w:val="00435D43"/>
    <w:rsid w:val="00447832"/>
    <w:rsid w:val="0046795D"/>
    <w:rsid w:val="004724CA"/>
    <w:rsid w:val="004741ED"/>
    <w:rsid w:val="00480367"/>
    <w:rsid w:val="00480695"/>
    <w:rsid w:val="004834CF"/>
    <w:rsid w:val="0048664E"/>
    <w:rsid w:val="00495054"/>
    <w:rsid w:val="004B0AAB"/>
    <w:rsid w:val="004C0EB8"/>
    <w:rsid w:val="004C1B5B"/>
    <w:rsid w:val="004C3221"/>
    <w:rsid w:val="004C4E6F"/>
    <w:rsid w:val="004D2A1D"/>
    <w:rsid w:val="004D4F70"/>
    <w:rsid w:val="004D5625"/>
    <w:rsid w:val="004E7A98"/>
    <w:rsid w:val="004F0EC0"/>
    <w:rsid w:val="004F7E11"/>
    <w:rsid w:val="005067A1"/>
    <w:rsid w:val="00516647"/>
    <w:rsid w:val="00530CE6"/>
    <w:rsid w:val="00535CAC"/>
    <w:rsid w:val="0053646D"/>
    <w:rsid w:val="00537487"/>
    <w:rsid w:val="005418B1"/>
    <w:rsid w:val="005440B7"/>
    <w:rsid w:val="00546287"/>
    <w:rsid w:val="00552EB0"/>
    <w:rsid w:val="00562B1B"/>
    <w:rsid w:val="00567287"/>
    <w:rsid w:val="00571304"/>
    <w:rsid w:val="00571F27"/>
    <w:rsid w:val="00572CFE"/>
    <w:rsid w:val="005757CE"/>
    <w:rsid w:val="00577F81"/>
    <w:rsid w:val="005810CD"/>
    <w:rsid w:val="00582180"/>
    <w:rsid w:val="00583931"/>
    <w:rsid w:val="005858E9"/>
    <w:rsid w:val="0058650E"/>
    <w:rsid w:val="005939DE"/>
    <w:rsid w:val="00596C9F"/>
    <w:rsid w:val="00596D67"/>
    <w:rsid w:val="00597F56"/>
    <w:rsid w:val="005A595E"/>
    <w:rsid w:val="005B3327"/>
    <w:rsid w:val="005B3E0A"/>
    <w:rsid w:val="005B5CB9"/>
    <w:rsid w:val="005B7676"/>
    <w:rsid w:val="005B79D2"/>
    <w:rsid w:val="005C06B7"/>
    <w:rsid w:val="005C5C40"/>
    <w:rsid w:val="005C65C6"/>
    <w:rsid w:val="005C7191"/>
    <w:rsid w:val="005C7603"/>
    <w:rsid w:val="005D20CB"/>
    <w:rsid w:val="005D2A50"/>
    <w:rsid w:val="005F485C"/>
    <w:rsid w:val="005F4978"/>
    <w:rsid w:val="00604DCF"/>
    <w:rsid w:val="00606CAF"/>
    <w:rsid w:val="00613195"/>
    <w:rsid w:val="006168DB"/>
    <w:rsid w:val="00616D5C"/>
    <w:rsid w:val="00616E82"/>
    <w:rsid w:val="00616F59"/>
    <w:rsid w:val="006212A8"/>
    <w:rsid w:val="00624B3D"/>
    <w:rsid w:val="00625C12"/>
    <w:rsid w:val="00631984"/>
    <w:rsid w:val="00631C9F"/>
    <w:rsid w:val="006320A8"/>
    <w:rsid w:val="006369F3"/>
    <w:rsid w:val="00642081"/>
    <w:rsid w:val="00646FEE"/>
    <w:rsid w:val="006549CD"/>
    <w:rsid w:val="00660C42"/>
    <w:rsid w:val="00662CAA"/>
    <w:rsid w:val="00665BD4"/>
    <w:rsid w:val="00674CB8"/>
    <w:rsid w:val="006759E1"/>
    <w:rsid w:val="006773AB"/>
    <w:rsid w:val="00680E4E"/>
    <w:rsid w:val="00684876"/>
    <w:rsid w:val="00687463"/>
    <w:rsid w:val="0069034D"/>
    <w:rsid w:val="006942CE"/>
    <w:rsid w:val="006B0CEF"/>
    <w:rsid w:val="006B143B"/>
    <w:rsid w:val="006C21CC"/>
    <w:rsid w:val="006D029F"/>
    <w:rsid w:val="006D3E26"/>
    <w:rsid w:val="006D4F00"/>
    <w:rsid w:val="006E2C4A"/>
    <w:rsid w:val="006E5C5C"/>
    <w:rsid w:val="006E6DEB"/>
    <w:rsid w:val="006E7420"/>
    <w:rsid w:val="006E760F"/>
    <w:rsid w:val="006F0719"/>
    <w:rsid w:val="006F7CCE"/>
    <w:rsid w:val="0070072C"/>
    <w:rsid w:val="00701183"/>
    <w:rsid w:val="0070218E"/>
    <w:rsid w:val="007119BD"/>
    <w:rsid w:val="00712674"/>
    <w:rsid w:val="007137FF"/>
    <w:rsid w:val="0071769E"/>
    <w:rsid w:val="007179FF"/>
    <w:rsid w:val="00720136"/>
    <w:rsid w:val="007253B1"/>
    <w:rsid w:val="0072541D"/>
    <w:rsid w:val="00726DB4"/>
    <w:rsid w:val="00727A6B"/>
    <w:rsid w:val="00740E61"/>
    <w:rsid w:val="00747D5D"/>
    <w:rsid w:val="00753BE3"/>
    <w:rsid w:val="00755E8D"/>
    <w:rsid w:val="00756B1F"/>
    <w:rsid w:val="0076594F"/>
    <w:rsid w:val="00766A47"/>
    <w:rsid w:val="007759EE"/>
    <w:rsid w:val="0077705E"/>
    <w:rsid w:val="00782745"/>
    <w:rsid w:val="00782E75"/>
    <w:rsid w:val="00783F7D"/>
    <w:rsid w:val="00784463"/>
    <w:rsid w:val="007877A7"/>
    <w:rsid w:val="00787DB6"/>
    <w:rsid w:val="00791D0B"/>
    <w:rsid w:val="0079230F"/>
    <w:rsid w:val="007928C7"/>
    <w:rsid w:val="00792C25"/>
    <w:rsid w:val="00796A6D"/>
    <w:rsid w:val="007A10F1"/>
    <w:rsid w:val="007A45D7"/>
    <w:rsid w:val="007A6263"/>
    <w:rsid w:val="007B3269"/>
    <w:rsid w:val="007B773A"/>
    <w:rsid w:val="007C2BDC"/>
    <w:rsid w:val="007C59B8"/>
    <w:rsid w:val="007D211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50000"/>
    <w:rsid w:val="00853490"/>
    <w:rsid w:val="00857AB6"/>
    <w:rsid w:val="00862FC5"/>
    <w:rsid w:val="008631F6"/>
    <w:rsid w:val="00870415"/>
    <w:rsid w:val="008829A6"/>
    <w:rsid w:val="00890786"/>
    <w:rsid w:val="008961CE"/>
    <w:rsid w:val="008972BE"/>
    <w:rsid w:val="00897761"/>
    <w:rsid w:val="008A16B3"/>
    <w:rsid w:val="008A5B42"/>
    <w:rsid w:val="008B20DB"/>
    <w:rsid w:val="008B745A"/>
    <w:rsid w:val="008C5255"/>
    <w:rsid w:val="008C5738"/>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31C4"/>
    <w:rsid w:val="00923F6F"/>
    <w:rsid w:val="00930CCB"/>
    <w:rsid w:val="009334A6"/>
    <w:rsid w:val="00937A2B"/>
    <w:rsid w:val="00941739"/>
    <w:rsid w:val="00941FE4"/>
    <w:rsid w:val="00946311"/>
    <w:rsid w:val="00957524"/>
    <w:rsid w:val="009618F6"/>
    <w:rsid w:val="0096376C"/>
    <w:rsid w:val="00963A2F"/>
    <w:rsid w:val="009668DD"/>
    <w:rsid w:val="00971DAE"/>
    <w:rsid w:val="00972754"/>
    <w:rsid w:val="009775F7"/>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F81"/>
    <w:rsid w:val="00A841EE"/>
    <w:rsid w:val="00A84ADA"/>
    <w:rsid w:val="00A86A22"/>
    <w:rsid w:val="00AA1D7A"/>
    <w:rsid w:val="00AA2745"/>
    <w:rsid w:val="00AA2970"/>
    <w:rsid w:val="00AA5175"/>
    <w:rsid w:val="00AB3192"/>
    <w:rsid w:val="00AB54A7"/>
    <w:rsid w:val="00AB5ECA"/>
    <w:rsid w:val="00AC366B"/>
    <w:rsid w:val="00AD7C03"/>
    <w:rsid w:val="00AE1B2B"/>
    <w:rsid w:val="00AE2BA4"/>
    <w:rsid w:val="00AE4AA6"/>
    <w:rsid w:val="00AF1465"/>
    <w:rsid w:val="00AF2E61"/>
    <w:rsid w:val="00AF6B03"/>
    <w:rsid w:val="00B00EF0"/>
    <w:rsid w:val="00B0202E"/>
    <w:rsid w:val="00B101A2"/>
    <w:rsid w:val="00B11D6F"/>
    <w:rsid w:val="00B141A2"/>
    <w:rsid w:val="00B15816"/>
    <w:rsid w:val="00B17F3D"/>
    <w:rsid w:val="00B25860"/>
    <w:rsid w:val="00B265A9"/>
    <w:rsid w:val="00B268AE"/>
    <w:rsid w:val="00B27CFF"/>
    <w:rsid w:val="00B33DD5"/>
    <w:rsid w:val="00B353C3"/>
    <w:rsid w:val="00B448CE"/>
    <w:rsid w:val="00B46929"/>
    <w:rsid w:val="00B56D4B"/>
    <w:rsid w:val="00B70DA3"/>
    <w:rsid w:val="00B81E60"/>
    <w:rsid w:val="00B85BA7"/>
    <w:rsid w:val="00B86AAE"/>
    <w:rsid w:val="00B86E27"/>
    <w:rsid w:val="00B936CD"/>
    <w:rsid w:val="00B93761"/>
    <w:rsid w:val="00B94565"/>
    <w:rsid w:val="00BA0A57"/>
    <w:rsid w:val="00BA673B"/>
    <w:rsid w:val="00BA6B74"/>
    <w:rsid w:val="00BA77A7"/>
    <w:rsid w:val="00BB04C5"/>
    <w:rsid w:val="00BB2897"/>
    <w:rsid w:val="00BB48C5"/>
    <w:rsid w:val="00BB4A81"/>
    <w:rsid w:val="00BB5298"/>
    <w:rsid w:val="00BB73E5"/>
    <w:rsid w:val="00BC2843"/>
    <w:rsid w:val="00BC2937"/>
    <w:rsid w:val="00BC2E63"/>
    <w:rsid w:val="00BD51ED"/>
    <w:rsid w:val="00BD6953"/>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90B"/>
    <w:rsid w:val="00C520DB"/>
    <w:rsid w:val="00C54FA5"/>
    <w:rsid w:val="00C55358"/>
    <w:rsid w:val="00C603D3"/>
    <w:rsid w:val="00C64948"/>
    <w:rsid w:val="00C6526E"/>
    <w:rsid w:val="00C67648"/>
    <w:rsid w:val="00C71798"/>
    <w:rsid w:val="00C7241C"/>
    <w:rsid w:val="00C761C0"/>
    <w:rsid w:val="00C77A50"/>
    <w:rsid w:val="00C8029F"/>
    <w:rsid w:val="00C84FAB"/>
    <w:rsid w:val="00C920C0"/>
    <w:rsid w:val="00C93F56"/>
    <w:rsid w:val="00CA0920"/>
    <w:rsid w:val="00CA24C1"/>
    <w:rsid w:val="00CA3C02"/>
    <w:rsid w:val="00CA3E72"/>
    <w:rsid w:val="00CB0719"/>
    <w:rsid w:val="00CB14CC"/>
    <w:rsid w:val="00CB3CAD"/>
    <w:rsid w:val="00CB6E34"/>
    <w:rsid w:val="00CC4CD2"/>
    <w:rsid w:val="00CC6908"/>
    <w:rsid w:val="00CD3927"/>
    <w:rsid w:val="00CD4F89"/>
    <w:rsid w:val="00CD5B53"/>
    <w:rsid w:val="00CD62BD"/>
    <w:rsid w:val="00CD6B8E"/>
    <w:rsid w:val="00CD79A6"/>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7119"/>
    <w:rsid w:val="00D37BD2"/>
    <w:rsid w:val="00D44DF6"/>
    <w:rsid w:val="00D50404"/>
    <w:rsid w:val="00D539C7"/>
    <w:rsid w:val="00D56CA4"/>
    <w:rsid w:val="00D63B48"/>
    <w:rsid w:val="00D73792"/>
    <w:rsid w:val="00D741A1"/>
    <w:rsid w:val="00D761D2"/>
    <w:rsid w:val="00D777DF"/>
    <w:rsid w:val="00D82F21"/>
    <w:rsid w:val="00D910C5"/>
    <w:rsid w:val="00D915E7"/>
    <w:rsid w:val="00D95A12"/>
    <w:rsid w:val="00DA2772"/>
    <w:rsid w:val="00DB0942"/>
    <w:rsid w:val="00DB6A48"/>
    <w:rsid w:val="00DB7219"/>
    <w:rsid w:val="00DB7A39"/>
    <w:rsid w:val="00DC04DE"/>
    <w:rsid w:val="00DC30B1"/>
    <w:rsid w:val="00DC7A03"/>
    <w:rsid w:val="00DD00C0"/>
    <w:rsid w:val="00DD432C"/>
    <w:rsid w:val="00DD441B"/>
    <w:rsid w:val="00DE2903"/>
    <w:rsid w:val="00DE342B"/>
    <w:rsid w:val="00DE7F40"/>
    <w:rsid w:val="00DF000C"/>
    <w:rsid w:val="00DF0274"/>
    <w:rsid w:val="00DF3CBE"/>
    <w:rsid w:val="00E068CC"/>
    <w:rsid w:val="00E10EDC"/>
    <w:rsid w:val="00E14403"/>
    <w:rsid w:val="00E16921"/>
    <w:rsid w:val="00E17CC9"/>
    <w:rsid w:val="00E204F0"/>
    <w:rsid w:val="00E270ED"/>
    <w:rsid w:val="00E27A3D"/>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A2BC3"/>
    <w:rsid w:val="00EA3FC1"/>
    <w:rsid w:val="00EA4863"/>
    <w:rsid w:val="00EA6B8D"/>
    <w:rsid w:val="00EC2E97"/>
    <w:rsid w:val="00EC434F"/>
    <w:rsid w:val="00EC4DD4"/>
    <w:rsid w:val="00ED1439"/>
    <w:rsid w:val="00ED2947"/>
    <w:rsid w:val="00EE44D0"/>
    <w:rsid w:val="00EE62FB"/>
    <w:rsid w:val="00EF16C6"/>
    <w:rsid w:val="00EF17F0"/>
    <w:rsid w:val="00EF3E87"/>
    <w:rsid w:val="00F04080"/>
    <w:rsid w:val="00F1109C"/>
    <w:rsid w:val="00F13F42"/>
    <w:rsid w:val="00F15BC2"/>
    <w:rsid w:val="00F22723"/>
    <w:rsid w:val="00F229B4"/>
    <w:rsid w:val="00F25E14"/>
    <w:rsid w:val="00F26771"/>
    <w:rsid w:val="00F30B32"/>
    <w:rsid w:val="00F3264E"/>
    <w:rsid w:val="00F43697"/>
    <w:rsid w:val="00F45C7B"/>
    <w:rsid w:val="00F54BFD"/>
    <w:rsid w:val="00F5556E"/>
    <w:rsid w:val="00F64B18"/>
    <w:rsid w:val="00F7384D"/>
    <w:rsid w:val="00F80A73"/>
    <w:rsid w:val="00F8187B"/>
    <w:rsid w:val="00F8588C"/>
    <w:rsid w:val="00F876D9"/>
    <w:rsid w:val="00F934F0"/>
    <w:rsid w:val="00F94791"/>
    <w:rsid w:val="00FB7510"/>
    <w:rsid w:val="00FC33E8"/>
    <w:rsid w:val="00FD06F2"/>
    <w:rsid w:val="00FD1F75"/>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DA73A-F955-4389-BF9B-08DC8957C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55</TotalTime>
  <Pages>36</Pages>
  <Words>42585</Words>
  <Characters>242737</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190</cp:revision>
  <dcterms:created xsi:type="dcterms:W3CDTF">2018-12-06T01:50:00Z</dcterms:created>
  <dcterms:modified xsi:type="dcterms:W3CDTF">2019-07-31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isheries-research</vt:lpwstr>
  </property>
  <property fmtid="{D5CDD505-2E9C-101B-9397-08002B2CF9AE}" pid="14" name="Mendeley Recent Style Name 4_1">
    <vt:lpwstr>Fisheries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